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C04EA9">
      <w:pPr>
        <w:jc w:val="center"/>
        <w:rPr>
          <w:b/>
          <w:bCs/>
        </w:rPr>
      </w:pPr>
    </w:p>
    <w:p w14:paraId="20E5D793" w14:textId="77777777" w:rsidR="001E337B" w:rsidRDefault="001E337B" w:rsidP="00C04EA9">
      <w:pPr>
        <w:jc w:val="center"/>
        <w:rPr>
          <w:b/>
          <w:bCs/>
        </w:rPr>
      </w:pPr>
    </w:p>
    <w:p w14:paraId="0C9E7EA5" w14:textId="77777777" w:rsidR="001E337B" w:rsidRDefault="001E337B" w:rsidP="00C04EA9">
      <w:pPr>
        <w:jc w:val="center"/>
        <w:rPr>
          <w:b/>
          <w:bCs/>
        </w:rPr>
      </w:pPr>
    </w:p>
    <w:p w14:paraId="7493B372" w14:textId="77777777" w:rsidR="001E337B" w:rsidRDefault="001E337B" w:rsidP="00C04EA9">
      <w:pPr>
        <w:jc w:val="center"/>
        <w:rPr>
          <w:b/>
          <w:bCs/>
        </w:rPr>
      </w:pPr>
    </w:p>
    <w:p w14:paraId="0829FAF2" w14:textId="77777777" w:rsidR="001E337B" w:rsidRDefault="001E337B" w:rsidP="00C04EA9">
      <w:pPr>
        <w:jc w:val="center"/>
        <w:rPr>
          <w:b/>
          <w:bCs/>
        </w:rPr>
      </w:pPr>
    </w:p>
    <w:p w14:paraId="2D0873A6" w14:textId="77777777" w:rsidR="001E337B" w:rsidRDefault="001E337B" w:rsidP="00C04EA9">
      <w:pPr>
        <w:jc w:val="center"/>
        <w:rPr>
          <w:b/>
          <w:bCs/>
        </w:rPr>
      </w:pPr>
    </w:p>
    <w:p w14:paraId="7431B989" w14:textId="77777777" w:rsidR="001E337B" w:rsidRDefault="001E337B" w:rsidP="00C04EA9">
      <w:pPr>
        <w:jc w:val="center"/>
        <w:rPr>
          <w:b/>
          <w:bCs/>
        </w:rPr>
      </w:pPr>
    </w:p>
    <w:p w14:paraId="68908833" w14:textId="77777777" w:rsidR="001E337B" w:rsidRDefault="001E337B" w:rsidP="00C04EA9">
      <w:pPr>
        <w:jc w:val="center"/>
        <w:rPr>
          <w:b/>
          <w:bCs/>
        </w:rPr>
      </w:pPr>
    </w:p>
    <w:p w14:paraId="43E101C6" w14:textId="77777777" w:rsidR="001E337B" w:rsidRDefault="001E337B" w:rsidP="00C04EA9">
      <w:pPr>
        <w:jc w:val="center"/>
        <w:rPr>
          <w:b/>
          <w:bCs/>
        </w:rPr>
      </w:pPr>
    </w:p>
    <w:p w14:paraId="73B2BADD" w14:textId="77777777" w:rsidR="001E337B" w:rsidRDefault="001E337B" w:rsidP="00C04EA9">
      <w:pPr>
        <w:jc w:val="center"/>
        <w:rPr>
          <w:b/>
          <w:bCs/>
        </w:rPr>
      </w:pPr>
    </w:p>
    <w:p w14:paraId="70C55A25" w14:textId="2A0DEFBC" w:rsidR="00BF4260" w:rsidRPr="00BF3340" w:rsidRDefault="080C7A46" w:rsidP="00C04EA9">
      <w:pPr>
        <w:jc w:val="center"/>
        <w:rPr>
          <w:b/>
          <w:bCs/>
        </w:rPr>
      </w:pPr>
      <w:r w:rsidRPr="00BF3340">
        <w:rPr>
          <w:b/>
          <w:bCs/>
        </w:rPr>
        <w:t>Working Title:</w:t>
      </w:r>
    </w:p>
    <w:p w14:paraId="68B3A0D9" w14:textId="2EDE2C34" w:rsidR="0BC540AD" w:rsidRDefault="05F5622C" w:rsidP="00C04EA9">
      <w:pPr>
        <w:jc w:val="center"/>
      </w:pPr>
      <w:r>
        <w:t>Factors influencing the h</w:t>
      </w:r>
      <w:r w:rsidR="29D44ABC">
        <w:t xml:space="preserve">ealth and longevity of created </w:t>
      </w:r>
      <w:r w:rsidR="4078A57A">
        <w:t xml:space="preserve">tidal </w:t>
      </w:r>
      <w:r w:rsidR="29D44ABC">
        <w:t>marshes in the F</w:t>
      </w:r>
      <w:r w:rsidR="5665B5AB">
        <w:t>raser River Estuary, British Columbia</w:t>
      </w:r>
    </w:p>
    <w:p w14:paraId="5ADA0CD3" w14:textId="2AB799A3" w:rsidR="1D73B96D" w:rsidRDefault="1D73B96D" w:rsidP="00C04EA9">
      <w:pPr>
        <w:jc w:val="center"/>
      </w:pPr>
    </w:p>
    <w:p w14:paraId="608DC4AD" w14:textId="39BEFF1C" w:rsidR="001E337B" w:rsidRDefault="001E337B" w:rsidP="00C04EA9">
      <w:pPr>
        <w:jc w:val="center"/>
      </w:pPr>
    </w:p>
    <w:p w14:paraId="6F4D9BFA" w14:textId="77777777" w:rsidR="001E337B" w:rsidRDefault="001E337B" w:rsidP="00C04EA9">
      <w:pPr>
        <w:jc w:val="center"/>
      </w:pPr>
    </w:p>
    <w:p w14:paraId="40F9E2C4" w14:textId="7A87C92D" w:rsidR="080C7A46" w:rsidRPr="00BF3340" w:rsidRDefault="080C7A46" w:rsidP="00C04EA9">
      <w:pPr>
        <w:jc w:val="center"/>
        <w:rPr>
          <w:b/>
          <w:bCs/>
        </w:rPr>
      </w:pPr>
      <w:r w:rsidRPr="00BF3340">
        <w:rPr>
          <w:b/>
          <w:bCs/>
        </w:rPr>
        <w:t>Authors:</w:t>
      </w:r>
    </w:p>
    <w:p w14:paraId="4B935CF5" w14:textId="0C024DEB" w:rsidR="080C7A46" w:rsidRDefault="793CB95E" w:rsidP="00C04EA9">
      <w:pPr>
        <w:jc w:val="center"/>
      </w:pPr>
      <w:r>
        <w:t xml:space="preserve">Daniel Stewart, Daniel </w:t>
      </w:r>
      <w:proofErr w:type="spellStart"/>
      <w:r>
        <w:t>Hennigar</w:t>
      </w:r>
      <w:proofErr w:type="spellEnd"/>
    </w:p>
    <w:p w14:paraId="7140B953" w14:textId="0F65B89D" w:rsidR="1D73B96D" w:rsidRDefault="1D73B96D" w:rsidP="00C04EA9">
      <w:pPr>
        <w:jc w:val="center"/>
      </w:pPr>
    </w:p>
    <w:p w14:paraId="4C681D00" w14:textId="512D6B28" w:rsidR="001E337B" w:rsidRDefault="001E337B" w:rsidP="00C04EA9">
      <w:pPr>
        <w:jc w:val="center"/>
      </w:pPr>
    </w:p>
    <w:p w14:paraId="5674B56C" w14:textId="5660CC8C" w:rsidR="001E337B" w:rsidRDefault="001E337B" w:rsidP="00C04EA9">
      <w:pPr>
        <w:jc w:val="center"/>
      </w:pPr>
    </w:p>
    <w:p w14:paraId="5A93E84E" w14:textId="77777777" w:rsidR="001E337B" w:rsidRDefault="001E337B" w:rsidP="00C04EA9">
      <w:pPr>
        <w:jc w:val="center"/>
      </w:pPr>
    </w:p>
    <w:p w14:paraId="22008928" w14:textId="1C528B74" w:rsidR="080C7A46" w:rsidRPr="00BF3340" w:rsidRDefault="6DD510D2" w:rsidP="00C04EA9">
      <w:pPr>
        <w:jc w:val="center"/>
        <w:rPr>
          <w:b/>
          <w:bCs/>
        </w:rPr>
      </w:pPr>
      <w:r w:rsidRPr="00BF3340">
        <w:rPr>
          <w:b/>
          <w:bCs/>
        </w:rPr>
        <w:t>Acknowledgements:</w:t>
      </w:r>
    </w:p>
    <w:p w14:paraId="44ACB64C" w14:textId="63DCE9A6" w:rsidR="080C7A46" w:rsidRDefault="78611453" w:rsidP="00C04EA9">
      <w:pPr>
        <w:jc w:val="center"/>
      </w:pPr>
      <w:r>
        <w:t xml:space="preserve">Ducks Unlimited Canada, </w:t>
      </w:r>
      <w:r w:rsidR="00D048B3">
        <w:t>f</w:t>
      </w:r>
      <w:r>
        <w:t>unders, VFPA,</w:t>
      </w:r>
      <w:r w:rsidR="78B91DC7">
        <w:t xml:space="preserve"> </w:t>
      </w:r>
      <w:r>
        <w:t xml:space="preserve">DFO, </w:t>
      </w:r>
      <w:proofErr w:type="spellStart"/>
      <w:r>
        <w:t>MetroVan</w:t>
      </w:r>
      <w:proofErr w:type="spellEnd"/>
      <w:r>
        <w:t xml:space="preserve">, </w:t>
      </w:r>
      <w:r w:rsidR="00E85ECD">
        <w:t xml:space="preserve">UBC Applied Statistics, </w:t>
      </w:r>
      <w:r>
        <w:t>various private businesses that permitted access, CMN</w:t>
      </w:r>
      <w:r w:rsidR="715C7CEE">
        <w:t>, reviewers</w:t>
      </w:r>
      <w:r w:rsidR="001E337B">
        <w:t xml:space="preserve"> (pending)</w:t>
      </w:r>
    </w:p>
    <w:p w14:paraId="560F8D0D" w14:textId="7A900726" w:rsidR="53790177" w:rsidRDefault="53790177" w:rsidP="00C04EA9">
      <w:pPr>
        <w:jc w:val="center"/>
      </w:pPr>
    </w:p>
    <w:p w14:paraId="4EB49DD0" w14:textId="37A7FC08" w:rsidR="53790177" w:rsidRDefault="53790177" w:rsidP="00C04EA9">
      <w:pPr>
        <w:jc w:val="center"/>
      </w:pPr>
    </w:p>
    <w:p w14:paraId="2F380E7D" w14:textId="47C73256" w:rsidR="53790177" w:rsidRDefault="53790177" w:rsidP="00C04EA9">
      <w:pPr>
        <w:jc w:val="center"/>
      </w:pPr>
    </w:p>
    <w:p w14:paraId="0EE90CD5" w14:textId="79052644" w:rsidR="1D73B96D" w:rsidRDefault="1D73B96D" w:rsidP="00C04EA9">
      <w:pPr>
        <w:jc w:val="center"/>
      </w:pPr>
    </w:p>
    <w:p w14:paraId="184B3FF5" w14:textId="15048CF2" w:rsidR="1D73B96D" w:rsidRDefault="1D73B96D" w:rsidP="00C04EA9">
      <w:pPr>
        <w:jc w:val="center"/>
      </w:pPr>
    </w:p>
    <w:p w14:paraId="76B1D4F7" w14:textId="1BE9AE85" w:rsidR="1D73B96D" w:rsidRDefault="1D73B96D" w:rsidP="00C04EA9">
      <w:pPr>
        <w:jc w:val="center"/>
      </w:pPr>
      <w:r>
        <w:br w:type="page"/>
      </w:r>
    </w:p>
    <w:p w14:paraId="10462DB2" w14:textId="40F2179D" w:rsidR="35E04520" w:rsidRPr="001E337B" w:rsidRDefault="080F1376" w:rsidP="00C04EA9">
      <w:pPr>
        <w:pStyle w:val="Heading1"/>
        <w:numPr>
          <w:ilvl w:val="0"/>
          <w:numId w:val="0"/>
        </w:numPr>
        <w:ind w:left="432" w:hanging="432"/>
      </w:pPr>
      <w:r w:rsidRPr="001E337B">
        <w:lastRenderedPageBreak/>
        <w:t>Abstract</w:t>
      </w:r>
    </w:p>
    <w:p w14:paraId="490DB3A2" w14:textId="145BD268" w:rsidR="00E97C30" w:rsidRDefault="4516CBE6" w:rsidP="00C04EA9">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Though these projects share similar habitat creation goals, they differ in their respective designs and environmental contexts. Past</w:t>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investigated</w:t>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vegetated, </w:t>
      </w:r>
      <w:r w:rsidR="2DBAF02D" w:rsidRPr="00FF6217">
        <w:t xml:space="preserve">and </w:t>
      </w:r>
      <w:r w:rsidR="76D59857" w:rsidRPr="00FF6217">
        <w:t>(2) the health</w:t>
      </w:r>
      <w:r w:rsidR="41F46E9E" w:rsidRPr="00FF6217">
        <w:t xml:space="preserv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1E337B">
        <w:t xml:space="preserve">found that recession is an issue among </w:t>
      </w:r>
      <w:r w:rsidR="00E97C30">
        <w:t xml:space="preserve">the 79 </w:t>
      </w:r>
      <w:r w:rsidR="001E337B">
        <w:t>created marshes</w:t>
      </w:r>
      <w:r w:rsidR="007F21A8">
        <w:t xml:space="preserve"> visited</w:t>
      </w:r>
      <w:r w:rsidR="001E337B">
        <w:t>, with estimated loss</w:t>
      </w:r>
      <w:r w:rsidR="00E97C30">
        <w:t>es</w:t>
      </w:r>
      <w:r w:rsidR="001E337B">
        <w:t xml:space="preserve"> of </w:t>
      </w:r>
      <w:r w:rsidR="009C7E6E">
        <w:t>15,000 m</w:t>
      </w:r>
      <w:r w:rsidR="009C7E6E" w:rsidRPr="001E337B">
        <w:rPr>
          <w:vertAlign w:val="superscript"/>
        </w:rPr>
        <w:t>2</w:t>
      </w:r>
      <w:r w:rsidR="009C7E6E">
        <w:t xml:space="preserve"> of </w:t>
      </w:r>
      <w:r w:rsidR="00E97C30">
        <w:t xml:space="preserve">tidal marsh </w:t>
      </w:r>
      <w:r w:rsidR="009C7E6E">
        <w:t>habitat</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mitigated recession,</w:t>
      </w:r>
      <w:r w:rsidR="68B48693" w:rsidRPr="00FF6217">
        <w:t xml:space="preserve"> while </w:t>
      </w:r>
      <w:r w:rsidR="009C7E6E">
        <w:t xml:space="preserve">sites built in the </w:t>
      </w:r>
      <w:r w:rsidR="7DE855E5" w:rsidRPr="00FF6217">
        <w:t xml:space="preserve">North Arm </w:t>
      </w:r>
      <w:r w:rsidR="009C7E6E">
        <w:t>averaged 18% more recession.</w:t>
      </w:r>
      <w:r w:rsidR="7DE855E5" w:rsidRPr="00FF6217">
        <w:t xml:space="preserve"> </w:t>
      </w:r>
      <w:r w:rsidR="00E97C30">
        <w:t xml:space="preserve">Sites that were lower in elevation and contained higher proportions of edge habitat were more vulnerable to recession than high elevation sites. Dominance of native species declined at a rate of 1% per kilometer upriver, </w:t>
      </w:r>
      <w:r w:rsidR="007F21A8">
        <w:t xml:space="preserve">while invasive cattail defied this trend, </w:t>
      </w:r>
      <w:r w:rsidR="00E97C30">
        <w:t>dominating</w:t>
      </w:r>
      <w:r w:rsidR="007F21A8">
        <w:t xml:space="preserve"> many of the</w:t>
      </w:r>
      <w:r w:rsidR="00E97C30">
        <w:t xml:space="preserve"> outer estuary sites it occurred in, with </w:t>
      </w:r>
      <w:r w:rsidR="007F21A8">
        <w:t>preference</w:t>
      </w:r>
      <w:r w:rsidR="00E97C30">
        <w:t xml:space="preserve"> for inland basin designs. Native and non-native plant species richness shared similar trends across the estuary, </w:t>
      </w:r>
      <w:r w:rsidR="007F21A8">
        <w:t xml:space="preserve">increasing with elevation and distance upriver. These findings offer insight into the role that site design and location play in the outcome of marsh creation projects, and the potential challenges posed by environmental change in the estuary.  </w:t>
      </w:r>
    </w:p>
    <w:p w14:paraId="7F49CE9C" w14:textId="77777777" w:rsidR="00E97C30" w:rsidRDefault="00E97C30" w:rsidP="00C04EA9"/>
    <w:p w14:paraId="7BB417E1" w14:textId="77777777" w:rsidR="00E97C30" w:rsidRDefault="00E97C30" w:rsidP="00C04EA9"/>
    <w:p w14:paraId="6FB1BB8F" w14:textId="2006B31E" w:rsidR="1D73B96D" w:rsidRDefault="1D73B96D" w:rsidP="00C04EA9"/>
    <w:p w14:paraId="5C8F2D7A" w14:textId="77777777" w:rsidR="00BF3340" w:rsidRDefault="00BF3340" w:rsidP="00C04EA9">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9127CF" w:rsidRDefault="600A8E5D" w:rsidP="00C04EA9">
      <w:pPr>
        <w:pStyle w:val="Heading1"/>
      </w:pPr>
      <w:r w:rsidRPr="009127CF">
        <w:lastRenderedPageBreak/>
        <w:t>Introduction</w:t>
      </w:r>
    </w:p>
    <w:p w14:paraId="44D329B8" w14:textId="47D09AB0" w:rsidR="285BB47C" w:rsidRDefault="6A61DF40" w:rsidP="00C04EA9">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a</w:t>
      </w:r>
      <w:r w:rsidR="00BF3340">
        <w:t xml:space="preserve"> </w:t>
      </w:r>
      <w:r w:rsidR="228F5A5F" w:rsidRPr="559EFC6C">
        <w:t xml:space="preserve">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20002532" w:rsidRPr="559EFC6C">
        <w:t xml:space="preserve">ecological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A35A92">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C04EA9"/>
    <w:p w14:paraId="2085FD17" w14:textId="65B4125F" w:rsidR="2A225E5F" w:rsidRDefault="2A225E5F" w:rsidP="00C04EA9">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A35A92">
        <w:instrText xml:space="preserve"> ADDIN ZOTERO_ITEM CSL_CITATION {"citationID":"0kEEbI1F","properties":{"formattedCitation":"(Brophy et al. 2019)","plainCitation":"(Brophy et al. 2019)","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 xml:space="preserve">70 </w:t>
      </w:r>
      <w:r w:rsidR="00D048B3">
        <w:t>–</w:t>
      </w:r>
      <w:r w:rsidR="1919A308" w:rsidRPr="201FC456">
        <w:t xml:space="preserve"> 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for 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C04EA9"/>
    <w:p w14:paraId="4E5FFBF3" w14:textId="18716291" w:rsidR="5497B397" w:rsidRDefault="67DAF065" w:rsidP="00C04EA9">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A35A92">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433614">
        <w:rPr>
          <w:rStyle w:val="FootnoteReference"/>
        </w:rPr>
        <w:footnoteReference w:id="1"/>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2E82E334" w:rsidRPr="46F3B442">
        <w:t xml:space="preserve">, though </w:t>
      </w:r>
      <w:r w:rsidR="5E028C99" w:rsidRPr="46F3B442">
        <w:t xml:space="preserve">now </w:t>
      </w:r>
      <w:r w:rsidR="2E82E334" w:rsidRPr="46F3B442">
        <w:t xml:space="preserve">under the broader term </w:t>
      </w:r>
      <w:r w:rsidR="65D3A604" w:rsidRPr="46F3B442">
        <w:t xml:space="preserve">of </w:t>
      </w:r>
      <w:r w:rsidR="2E82E334" w:rsidRPr="46F3B442">
        <w:t>“offsetting”</w:t>
      </w:r>
      <w:r w:rsidR="7A8D9A98" w:rsidRPr="46F3B442">
        <w:t xml:space="preserve"> </w:t>
      </w:r>
      <w:r w:rsidR="00895739">
        <w:fldChar w:fldCharType="begin"/>
      </w:r>
      <w:r w:rsidR="00895739">
        <w:instrText xml:space="preserve"> ADDIN ZOTERO_ITEM CSL_CITATION {"citationID":"S49vIaCP","properties":{"formattedCitation":"(Bradford et al. 2017; Fisheries and Oceans Canada 2019)","plainCitation":"(Bradford et al. 2017; Fisheries and Oceans Canada 2019)","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C04EA9"/>
    <w:p w14:paraId="74D14EF9" w14:textId="163351B0" w:rsidR="16810CA1" w:rsidRDefault="6C851917" w:rsidP="00C04EA9">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895739">
        <w:instrText xml:space="preserve"> ADDIN ZOTERO_ITEM CSL_CITATION {"citationID":"jALoJOf5","properties":{"formattedCitation":"(Kistritz 1995)","plainCitation":"(Kistritz 1995)","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895739">
        <w:instrText xml:space="preserve"> ADDIN ZOTERO_ITEM CSL_CITATION {"citationID":"dWjRHFTj","properties":{"formattedCitation":"(Levings &amp; Nishimura [ed.] 1996)","plainCitation":"(Levings &amp; Nishimura [ed.] 1996)","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proofErr w:type="spellStart"/>
      <w:r w:rsidR="32C18508" w:rsidRPr="3A5D7FCA">
        <w:rPr>
          <w:i/>
          <w:iCs/>
        </w:rPr>
        <w:t>Carex</w:t>
      </w:r>
      <w:proofErr w:type="spellEnd"/>
      <w:r w:rsidR="32C18508" w:rsidRPr="3A5D7FCA">
        <w:rPr>
          <w:i/>
          <w:iCs/>
        </w:rPr>
        <w:t xml:space="preserve">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lastRenderedPageBreak/>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 poor quality assurance and control during site preparation and planting</w:t>
      </w:r>
      <w:r w:rsidR="3EEBA524" w:rsidRPr="3A5D7FCA">
        <w:t>.</w:t>
      </w:r>
      <w:r w:rsidR="42B4A59A" w:rsidRPr="3A5D7FCA">
        <w:t xml:space="preserve"> </w:t>
      </w:r>
      <w:r w:rsidR="00895739">
        <w:fldChar w:fldCharType="begin"/>
      </w:r>
      <w:r w:rsidR="00895739">
        <w:instrText xml:space="preserve"> ADDIN ZOTERO_ITEM CSL_CITATION {"citationID":"rwNCLzGS","properties":{"formattedCitation":"(Lievesley et al. 2016)","plainCitation":"(Lievesley et al. 2016)","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3758D0C8" w:rsidRPr="3A5D7FCA">
        <w:t>attempted to evaluate the success of a subset of these projects, finding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01ADBB6B" w:rsidRPr="3A5D7FCA">
        <w:t>target</w:t>
      </w:r>
      <w:r w:rsidR="2D53188E" w:rsidRPr="3A5D7FCA">
        <w:t xml:space="preserve"> 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C04EA9"/>
    <w:p w14:paraId="66AB6FEB" w14:textId="1A00328C" w:rsidR="42F6C84D" w:rsidRDefault="1D5F28C3" w:rsidP="00C04EA9">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608B9A6E" w:rsidRPr="3A5D7FCA">
        <w:t>.</w:t>
      </w:r>
      <w:r w:rsidR="3B56808D" w:rsidRPr="3A5D7FCA">
        <w:t xml:space="preserve"> On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895739">
        <w:instrText xml:space="preserve"> ADDIN ZOTERO_ITEM CSL_CITATION {"citationID":"Vbe2KGEF","properties":{"formattedCitation":"(Levings 2004)","plainCitation":"(Levings 2004)","noteIndex":0},"citationItems":[{"id":1814,"uris":["http://zotero.org/users/6112721/items/DBSAZRPE"],"uri":["http://zotero.org/users/6112721/items/DBSAZRPE"],"itemData":{"id":1814,"type":"report","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language":"en","note":"DOI: 10.4095/215810","number":"567","page":"567","source":"DOI.org (Crossref)","title":"Knowledge of fish ecology and its application to habitat management","URL":"https://geoscan.nrcan.gc.ca/starweb/geoscan/servlet.starweb?path=geoscan/fulle.web&amp;search1=R=215810","author":[{"family":"Levings","given":"C D"}],"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r w:rsidR="00337BC9">
        <w:fldChar w:fldCharType="begin"/>
      </w:r>
      <w:r w:rsidR="00337BC9">
        <w:instrText xml:space="preserve"> PRINTDATE  \* MERGEFORMAT </w:instrText>
      </w:r>
      <w:r w:rsidR="00337BC9">
        <w:fldChar w:fldCharType="separate"/>
      </w:r>
      <w:r w:rsidR="00337BC9">
        <w:fldChar w:fldCharType="end"/>
      </w:r>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C04EA9"/>
    <w:p w14:paraId="564C8B0C" w14:textId="149FD80A" w:rsidR="42F6C84D" w:rsidRDefault="1A84FF19" w:rsidP="00C04EA9">
      <w:r w:rsidRPr="3A5D7FCA">
        <w:t xml:space="preserve">Metrics </w:t>
      </w:r>
      <w:r w:rsidR="5CF0FF94" w:rsidRPr="3A5D7FCA">
        <w:t xml:space="preserve">that </w:t>
      </w:r>
      <w:r w:rsidRPr="3A5D7FCA">
        <w:t>evaluat</w:t>
      </w:r>
      <w:r w:rsidR="58FFBDD0" w:rsidRPr="3A5D7FCA">
        <w:t>e</w:t>
      </w:r>
      <w:r w:rsidRPr="3A5D7FCA">
        <w:t xml:space="preserve"> the</w:t>
      </w:r>
      <w:r w:rsidR="71A57010" w:rsidRPr="3A5D7FCA">
        <w:t xml:space="preserve"> </w:t>
      </w:r>
      <w:r w:rsidR="4AA0856D" w:rsidRPr="3A5D7FCA">
        <w:t xml:space="preserve">composition of a plant community, for example </w:t>
      </w:r>
      <w:r w:rsidR="532E731C" w:rsidRPr="3A5D7FCA">
        <w:t xml:space="preserve">dominance of </w:t>
      </w:r>
      <w:r w:rsidR="690DD63F" w:rsidRPr="3A5D7FCA">
        <w:t xml:space="preserve">native versus </w:t>
      </w:r>
      <w:r w:rsidR="532E731C" w:rsidRPr="3A5D7FCA">
        <w:t>invasive species</w:t>
      </w:r>
      <w:r w:rsidR="133FC7F4" w:rsidRPr="3A5D7FCA">
        <w:t>,</w:t>
      </w:r>
      <w:r w:rsidR="00230431" w:rsidRPr="3A5D7FCA">
        <w:t xml:space="preserve"> </w:t>
      </w:r>
      <w:r w:rsidR="0AEDCA66" w:rsidRPr="3A5D7FCA">
        <w:t xml:space="preserve">may </w:t>
      </w:r>
      <w:r w:rsidR="1C83D0AD" w:rsidRPr="3A5D7FCA">
        <w:t xml:space="preserve">also </w:t>
      </w:r>
      <w:r w:rsidR="6AD11110" w:rsidRPr="3A5D7FCA">
        <w:t>be useful in evaluating the</w:t>
      </w:r>
      <w:r w:rsidR="0AEDCA66" w:rsidRPr="3A5D7FCA">
        <w:t xml:space="preserve"> function and provisional services</w:t>
      </w:r>
      <w:r w:rsidR="1AAE2A9A" w:rsidRPr="3A5D7FCA">
        <w:t xml:space="preserve"> of tidal wetlands</w:t>
      </w:r>
      <w:r w:rsidR="00895739">
        <w:t xml:space="preserve"> </w:t>
      </w:r>
      <w:r w:rsidR="00895739">
        <w:fldChar w:fldCharType="begin"/>
      </w:r>
      <w:r w:rsidR="00895739">
        <w:instrText xml:space="preserve"> ADDIN ZOTERO_ITEM CSL_CITATION {"citationID":"Hziotlob","properties":{"formattedCitation":"(Haines &amp; Hanson 1979; Zedler &amp; Kercher 2005)","plainCitation":"(Haines &amp; Hanson 1979; Zedler &amp; Kercher 2005)","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664C7B">
        <w:instrText xml:space="preserve"> ADDIN ZOTERO_ITEM CSL_CITATION {"citationID":"lisEnRZc","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664C7B">
        <w:instrText xml:space="preserve"> ADDIN ZOTERO_ITEM CSL_CITATION {"citationID":"DBF5F8yS","properties":{"formattedCitation":"(Lee 2021)","plainCitation":"(Lee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664C7B">
        <w:instrText xml:space="preserve"> ADDIN ZOTERO_ITEM CSL_CITATION {"citationID":"dCY5H2N3","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4]]}}}],"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C04EA9"/>
    <w:p w14:paraId="43DED164" w14:textId="721B296E" w:rsidR="2B761E99" w:rsidRDefault="77E71623" w:rsidP="00C04EA9">
      <w:r w:rsidRPr="3A5D7FCA">
        <w:t xml:space="preserve">Species diversity is another plant community </w:t>
      </w:r>
      <w:r w:rsidR="6A57E270" w:rsidRPr="3A5D7FCA">
        <w:t>metric</w:t>
      </w:r>
      <w:r w:rsidRPr="3A5D7FCA">
        <w:t xml:space="preserve"> used to assess ecosystem health</w:t>
      </w:r>
      <w:r w:rsidR="2809CCD6" w:rsidRPr="3A5D7FCA">
        <w:t xml:space="preserve"> and resilience</w:t>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stabilizing effect on any </w:t>
      </w:r>
      <w:r w:rsidR="40C87E32" w:rsidRPr="3A5D7FCA">
        <w:t xml:space="preserve">individual species </w:t>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2E7ED6BA"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C04EA9"/>
    <w:p w14:paraId="1989D7F2" w14:textId="06FDB23C" w:rsidR="42F6C84D" w:rsidRDefault="683AE3B8" w:rsidP="00C04EA9">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which requires consideration of both</w:t>
      </w:r>
      <w:r w:rsidR="091C8F8B" w:rsidRPr="43C0CAC4">
        <w:t xml:space="preserve"> </w:t>
      </w:r>
      <w:r w:rsidR="18C652D9" w:rsidRPr="43C0CAC4">
        <w:t xml:space="preserve">the </w:t>
      </w:r>
      <w:r w:rsidR="091C8F8B" w:rsidRPr="43C0CAC4">
        <w:t>design</w:t>
      </w:r>
      <w:r w:rsidR="39F55F4E" w:rsidRPr="43C0CAC4">
        <w:t xml:space="preserve">, and </w:t>
      </w:r>
      <w:r w:rsidR="18F1F592" w:rsidRPr="43C0CAC4">
        <w:t xml:space="preserve">the </w:t>
      </w:r>
      <w:r w:rsidR="39F55F4E" w:rsidRPr="43C0CAC4">
        <w:t xml:space="preserve">contextual </w:t>
      </w:r>
      <w:r w:rsidR="52203670" w:rsidRPr="43C0CAC4">
        <w:t>uniqueness</w:t>
      </w:r>
      <w:r w:rsidR="39F55F4E" w:rsidRPr="43C0CAC4">
        <w:t xml:space="preserve"> 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also unique</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w:t>
      </w:r>
      <w:r w:rsidR="22196CDB" w:rsidRPr="43C0CAC4">
        <w:lastRenderedPageBreak/>
        <w:t>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FRE.</w:t>
      </w:r>
    </w:p>
    <w:p w14:paraId="4DAB4D30" w14:textId="77777777" w:rsidR="00393EDB" w:rsidRDefault="00393EDB" w:rsidP="00C04EA9"/>
    <w:p w14:paraId="5290CFFF" w14:textId="17115900" w:rsidR="1058571F" w:rsidRDefault="1058571F" w:rsidP="00C04EA9">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C04EA9"/>
    <w:p w14:paraId="1D967A13" w14:textId="328B9376" w:rsidR="1058571F" w:rsidRDefault="1058571F" w:rsidP="00C04EA9">
      <w:pPr>
        <w:ind w:left="360"/>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Default="1058571F" w:rsidP="00C04EA9">
      <w:pPr>
        <w:ind w:left="360"/>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Default="1058571F" w:rsidP="00C04EA9">
      <w:pPr>
        <w:ind w:left="360"/>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9127CF" w:rsidRDefault="72B63CEC" w:rsidP="00C04EA9">
      <w:pPr>
        <w:pStyle w:val="Heading1"/>
      </w:pPr>
      <w:r w:rsidRPr="009127CF">
        <w:t>Methods</w:t>
      </w:r>
    </w:p>
    <w:p w14:paraId="797114F8" w14:textId="083FB785" w:rsidR="5F51BD98" w:rsidRPr="001E337B" w:rsidRDefault="1F916F6C" w:rsidP="00C04EA9">
      <w:pPr>
        <w:pStyle w:val="Heading2"/>
      </w:pPr>
      <w:r w:rsidRPr="001E337B">
        <w:t>Field Sampling</w:t>
      </w:r>
      <w:r w:rsidR="7D97C5DD" w:rsidRPr="001E337B">
        <w:t xml:space="preserve"> </w:t>
      </w:r>
    </w:p>
    <w:p w14:paraId="4DDDAB21" w14:textId="6A10F2D2" w:rsidR="7D8B3343" w:rsidRPr="00E14013" w:rsidRDefault="00393EDB" w:rsidP="00C04EA9">
      <w:r>
        <w:rPr>
          <w:noProof/>
        </w:rPr>
        <mc:AlternateContent>
          <mc:Choice Requires="wps">
            <w:drawing>
              <wp:anchor distT="0" distB="0" distL="114300" distR="114300" simplePos="0" relativeHeight="251663360" behindDoc="0" locked="0" layoutInCell="1" allowOverlap="1" wp14:anchorId="645CCAB6" wp14:editId="606D836D">
                <wp:simplePos x="0" y="0"/>
                <wp:positionH relativeFrom="column">
                  <wp:posOffset>381000</wp:posOffset>
                </wp:positionH>
                <wp:positionV relativeFrom="paragraph">
                  <wp:posOffset>5503545</wp:posOffset>
                </wp:positionV>
                <wp:extent cx="4927600" cy="4451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927600" cy="445135"/>
                        </a:xfrm>
                        <a:prstGeom prst="rect">
                          <a:avLst/>
                        </a:prstGeom>
                        <a:solidFill>
                          <a:prstClr val="white"/>
                        </a:solidFill>
                        <a:ln>
                          <a:noFill/>
                        </a:ln>
                      </wps:spPr>
                      <wps:txbx>
                        <w:txbxContent>
                          <w:p w14:paraId="46C50607" w14:textId="6EF941DF" w:rsidR="00393EDB" w:rsidRPr="00D06AD2" w:rsidRDefault="00393EDB" w:rsidP="00E97C30">
                            <w:pPr>
                              <w:pStyle w:val="Caption"/>
                              <w:rPr>
                                <w:noProof/>
                                <w:sz w:val="22"/>
                                <w:szCs w:val="22"/>
                              </w:rPr>
                            </w:pPr>
                            <w:r>
                              <w:t xml:space="preserve">Figure </w:t>
                            </w:r>
                            <w:fldSimple w:instr=" SEQ Figure \* ARABIC ">
                              <w:r w:rsidR="009127CF">
                                <w:rPr>
                                  <w:noProof/>
                                </w:rPr>
                                <w:t>1</w:t>
                              </w:r>
                            </w:fldSimple>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30pt;margin-top:433.35pt;width:388pt;height:3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" stroked="f">
                <v:textbox inset="0,0,0,0">
                  <w:txbxContent>
                    <w:p w14:paraId="46C50607" w14:textId="6EF941DF" w:rsidR="00393EDB" w:rsidRPr="00D06AD2" w:rsidRDefault="00393EDB" w:rsidP="00E97C30">
                      <w:pPr>
                        <w:pStyle w:val="Caption"/>
                        <w:rPr>
                          <w:noProof/>
                          <w:sz w:val="22"/>
                          <w:szCs w:val="22"/>
                        </w:rPr>
                      </w:pPr>
                      <w:r>
                        <w:t xml:space="preserve">Figure </w:t>
                      </w:r>
                      <w:fldSimple w:instr=" SEQ Figure \* ARABIC ">
                        <w:r w:rsidR="009127CF">
                          <w:rPr>
                            <w:noProof/>
                          </w:rPr>
                          <w:t>1</w:t>
                        </w:r>
                      </w:fldSimple>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v:shape>
            </w:pict>
          </mc:Fallback>
        </mc:AlternateContent>
      </w:r>
      <w:r>
        <w:rPr>
          <w:noProof/>
        </w:rPr>
        <w:drawing>
          <wp:anchor distT="0" distB="0" distL="114300" distR="114300" simplePos="0" relativeHeight="251661312" behindDoc="0" locked="0" layoutInCell="1" allowOverlap="1" wp14:anchorId="7BDA164D" wp14:editId="5977F086">
            <wp:simplePos x="0" y="0"/>
            <wp:positionH relativeFrom="column">
              <wp:align>center</wp:align>
            </wp:positionH>
            <wp:positionV relativeFrom="paragraph">
              <wp:posOffset>1202690</wp:posOffset>
            </wp:positionV>
            <wp:extent cx="4928400" cy="4276800"/>
            <wp:effectExtent l="0" t="0" r="0" b="317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8400" cy="427680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t xml:space="preserve">study </w:t>
      </w:r>
      <w:r w:rsidR="6E7A245C" w:rsidRPr="00E14013">
        <w:t xml:space="preserve">assessed </w:t>
      </w:r>
      <w:r w:rsidR="3B180358" w:rsidRPr="00E14013">
        <w:t>79</w:t>
      </w:r>
      <w:r w:rsidR="6E7A245C" w:rsidRPr="00E14013">
        <w:t xml:space="preserve"> marsh c</w:t>
      </w:r>
      <w:r w:rsidR="73A0AF16" w:rsidRPr="43C0CAC4">
        <w:t>reation</w:t>
      </w:r>
      <w:r w:rsidR="00664C7B">
        <w:t xml:space="preserve"> </w:t>
      </w:r>
      <w:r w:rsidR="6E7A245C" w:rsidRPr="00E14013">
        <w:t>projects and 1</w:t>
      </w:r>
      <w:r w:rsidR="037F5658" w:rsidRPr="00E14013">
        <w:t>7</w:t>
      </w:r>
      <w:r w:rsidR="6E7A245C" w:rsidRPr="00E14013">
        <w:t xml:space="preserve"> natural reference marshes </w:t>
      </w:r>
      <w:r w:rsidR="55008814" w:rsidRPr="43C0CAC4">
        <w:t>in the Fraser River Estuary, British Columbia</w:t>
      </w:r>
      <w:r>
        <w:t xml:space="preserve"> (Fig. 1)</w:t>
      </w:r>
      <w:r w:rsidR="6E7A245C" w:rsidRPr="00E14013">
        <w:t>. This dataset includes 5</w:t>
      </w:r>
      <w:r w:rsidR="5056B92E" w:rsidRPr="00E14013">
        <w:t>1</w:t>
      </w:r>
      <w:r w:rsidR="6E7A245C" w:rsidRPr="00E14013">
        <w:t xml:space="preserve"> </w:t>
      </w:r>
      <w:r w:rsidR="70192449" w:rsidRPr="43C0CAC4">
        <w:t>tidal m</w:t>
      </w:r>
      <w:r w:rsidR="21F29E65" w:rsidRPr="43C0CAC4">
        <w:t>a</w:t>
      </w:r>
      <w:r w:rsidR="70192449" w:rsidRPr="43C0CAC4">
        <w:t>rsh creation</w:t>
      </w:r>
      <w:r w:rsidR="6E7A245C" w:rsidRPr="00E14013">
        <w:t xml:space="preserve"> projects and 7 reference sites surveyed by Lievesley et al. (2016)</w:t>
      </w:r>
      <w:r w:rsidR="42E80095" w:rsidRPr="00E14013">
        <w:t xml:space="preserve"> in 2015</w:t>
      </w:r>
      <w:r w:rsidR="6E7A245C" w:rsidRPr="00E14013">
        <w:t xml:space="preserve">, whose work we build upon with </w:t>
      </w:r>
      <w:r w:rsidR="1E2964F8" w:rsidRPr="43C0CAC4">
        <w:t xml:space="preserve">an additional </w:t>
      </w:r>
      <w:r w:rsidR="4BE59CDC" w:rsidRPr="00E14013">
        <w:t>2</w:t>
      </w:r>
      <w:r w:rsidR="5093A5A4" w:rsidRPr="00E14013">
        <w:t>8</w:t>
      </w:r>
      <w:r w:rsidR="6E7A245C" w:rsidRPr="00E14013">
        <w:t xml:space="preserve"> </w:t>
      </w:r>
      <w:r w:rsidR="49D63E80" w:rsidRPr="43C0CAC4">
        <w:t>created marsh</w:t>
      </w:r>
      <w:r w:rsidR="00664C7B">
        <w:t xml:space="preserve"> </w:t>
      </w:r>
      <w:r w:rsidR="6E7A245C" w:rsidRPr="00E14013">
        <w:t>sites and 1</w:t>
      </w:r>
      <w:r w:rsidR="5CBC69E7" w:rsidRPr="00E14013">
        <w:t>0</w:t>
      </w:r>
      <w:r w:rsidR="6E7A245C" w:rsidRPr="00E14013">
        <w:t xml:space="preserve"> reference sites surveyed in summer 2021</w:t>
      </w:r>
      <w:r w:rsidR="12340B9D" w:rsidRPr="00E14013">
        <w:t xml:space="preserve">. Many of the </w:t>
      </w:r>
      <w:r w:rsidR="745FD529" w:rsidRPr="00E14013">
        <w:t xml:space="preserve">marsh </w:t>
      </w:r>
      <w:r w:rsidR="12340B9D" w:rsidRPr="00E14013">
        <w:t>sampling methods presented here were adapted from Lie</w:t>
      </w:r>
      <w:r w:rsidR="6EFAFEDB" w:rsidRPr="00E14013">
        <w:t xml:space="preserve">vesley et al. (2016) </w:t>
      </w:r>
      <w:r w:rsidR="00664C7B" w:rsidRPr="00664C7B">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r w:rsidR="3E250B2C" w:rsidRPr="00E14013">
        <w:t>analyses</w:t>
      </w:r>
      <w:r w:rsidR="6EFAFEDB" w:rsidRPr="00E14013">
        <w:t>.</w:t>
      </w:r>
      <w:r w:rsidR="426731B3" w:rsidRPr="00E14013">
        <w:t xml:space="preserve"> </w:t>
      </w:r>
    </w:p>
    <w:p w14:paraId="53A24CD6" w14:textId="67F0831F" w:rsidR="00150116" w:rsidRDefault="6B6F9FB7" w:rsidP="00C04EA9">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397775">
        <w:instrText xml:space="preserve"> ADDIN ZOTERO_ITEM CSL_CITATION {"citationID":"Mq4kpUJa","properties":{"formattedCitation":"(Community Mapping Network (CMN) 2021)","plainCitation":"(Community Mapping Network (CMN) 2021)","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E54C71">
        <w:instrText xml:space="preserve"> ADDIN ZOTERO_ITEM CSL_CITATION {"citationID":"ycVIsSOc","properties":{"formattedCitation":"(QGIS Development Team 2021)","plainCitation":"(QGIS Development Team 2021)","noteIndex":0},"citationItems":[{"id":1824,"uris":["http://zotero.org/users/6112721/items/IEHP8WAU"],"uri":["http://zotero.org/users/6112721/items/IEHP8WAU"],"itemData":{"id":1824,"type":"book","publisher":"QGIS Geographic Information System","title":"QGIS Geographic Information System","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E8ED9DD" w:rsidRPr="43C0CAC4">
        <w:t>N</w:t>
      </w:r>
      <w:r w:rsidR="52C6F895" w:rsidRPr="43C0CAC4">
        <w:t>ot all sites</w:t>
      </w:r>
      <w:r w:rsidR="40FCD7CE" w:rsidRPr="43C0CAC4">
        <w:t xml:space="preserve"> were large enough to </w:t>
      </w:r>
      <w:proofErr w:type="gramStart"/>
      <w:r w:rsidR="40FCD7CE" w:rsidRPr="43C0CAC4">
        <w:t>contain</w:t>
      </w:r>
      <w:r w:rsidR="6B3FA243" w:rsidRPr="43C0CAC4">
        <w:t xml:space="preserve"> </w:t>
      </w:r>
      <w:r w:rsidR="52C6F895" w:rsidRPr="43C0CAC4">
        <w:t xml:space="preserve"> the</w:t>
      </w:r>
      <w:proofErr w:type="gramEnd"/>
      <w:r w:rsidR="52C6F895" w:rsidRPr="43C0CAC4">
        <w:t xml:space="preserve"> target sample size</w:t>
      </w:r>
      <w:r w:rsidR="008A09FA" w:rsidRPr="43C0CAC4">
        <w:t xml:space="preserve"> </w:t>
      </w:r>
      <w:r w:rsidR="67D0EB28" w:rsidRPr="43C0CAC4">
        <w:t xml:space="preserve">of </w:t>
      </w:r>
      <w:r w:rsidR="008A09FA" w:rsidRPr="43C0CAC4">
        <w:t>~20 plots</w:t>
      </w:r>
      <w:r w:rsidR="52C6F895" w:rsidRPr="43C0CAC4">
        <w:t>. In these cases,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C04EA9"/>
    <w:p w14:paraId="6A5122F4" w14:textId="76600C3F" w:rsidR="224ED4AE" w:rsidRDefault="224ED4AE" w:rsidP="00C04EA9">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150116">
        <w:instrText xml:space="preserve"> ADDIN ZOTERO_ITEM CSL_CITATION {"citationID":"al2hurcM","properties":{"formattedCitation":"(Avenza Systems Inc. 2021)","plainCitation":"(Avenza Systems Inc. 2021)","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D63FDDC" w:rsidRPr="43C0CAC4">
        <w:t xml:space="preserve">, </w:t>
      </w:r>
      <w:r w:rsidR="2A7CAD78" w:rsidRPr="43C0CAC4">
        <w:t>to be used in calculations of marsh recession</w:t>
      </w:r>
      <w:r w:rsidR="5EE4F3C9" w:rsidRPr="43C0CAC4">
        <w:t xml:space="preserve"> (see </w:t>
      </w:r>
      <w:r w:rsidR="00150116">
        <w:t>2.2</w:t>
      </w:r>
      <w:r w:rsidR="5EE4F3C9" w:rsidRPr="43C0CAC4">
        <w:t>)</w:t>
      </w:r>
      <w:r w:rsidR="2A7CAD78" w:rsidRPr="43C0CAC4">
        <w:t>.</w:t>
      </w:r>
      <w:r w:rsidR="6B6C3D00" w:rsidRPr="43C0CAC4">
        <w:t xml:space="preserve"> 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6752EC1F" w14:textId="2445FC3C" w:rsidR="559EFC6C" w:rsidRDefault="559EFC6C" w:rsidP="00C04EA9"/>
    <w:p w14:paraId="35B39C11" w14:textId="78856D03" w:rsidR="40FBF216" w:rsidRDefault="6B6C3D00" w:rsidP="00C04EA9">
      <w:pPr>
        <w:pStyle w:val="Heading2"/>
        <w:rPr>
          <w:sz w:val="22"/>
          <w:szCs w:val="22"/>
        </w:rPr>
      </w:pPr>
      <w:r w:rsidRPr="43C0CAC4">
        <w:t>Geospatial</w:t>
      </w:r>
      <w:r w:rsidR="0062E7C3" w:rsidRPr="43C0CAC4">
        <w:t xml:space="preserve"> Data</w:t>
      </w:r>
    </w:p>
    <w:p w14:paraId="5F3E60C7" w14:textId="1581FA43" w:rsidR="40FBF216" w:rsidRDefault="5E5D78FA" w:rsidP="00C04EA9">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created marshes that were primarily absent of vegetation</w:t>
      </w:r>
      <w:r w:rsidR="73A6D402" w:rsidRPr="43C0CAC4">
        <w:t xml:space="preserve"> (</w:t>
      </w:r>
      <w:r w:rsidR="44A06519" w:rsidRPr="43C0CAC4">
        <w:t xml:space="preserve">see </w:t>
      </w:r>
      <w:r w:rsidR="73A6D402" w:rsidRPr="43C0CAC4">
        <w:t>Appendix</w:t>
      </w:r>
      <w:r w:rsidR="00150116">
        <w:t xml:space="preserve"> A</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r w:rsidR="4ADDA1E4" w:rsidRPr="43C0CAC4">
        <w:t>We calculated p</w:t>
      </w:r>
      <w:r w:rsidR="0847CAE1" w:rsidRPr="43C0CAC4">
        <w:t xml:space="preserve">ercent 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826736">
        <w:instrText xml:space="preserve"> ADDIN ZOTERO_ITEM CSL_CITATION {"citationID":"ykwGWKuc","properties":{"formattedCitation":"(GRASS Development Team 2012)","plainCitation":"(GRASS Development Team 2012)","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09898C6B" w14:textId="3B8C2FFF" w:rsidR="43C0CAC4" w:rsidRDefault="43C0CAC4" w:rsidP="00C04EA9"/>
    <w:p w14:paraId="0C1A1A43" w14:textId="454BA3C0" w:rsidR="00AA5631" w:rsidRDefault="00AA5631" w:rsidP="00C04EA9"/>
    <w:p w14:paraId="01D5CE34" w14:textId="02543F04" w:rsidR="00AA5631" w:rsidRDefault="00AA5631" w:rsidP="00C04EA9"/>
    <w:p w14:paraId="750230AD" w14:textId="634C5169" w:rsidR="00AA5631" w:rsidRDefault="00AA5631" w:rsidP="00C04EA9"/>
    <w:p w14:paraId="01DC1B44" w14:textId="75C16C72" w:rsidR="00AA5631" w:rsidRDefault="00AA5631" w:rsidP="00C04EA9"/>
    <w:p w14:paraId="186A5943" w14:textId="77777777" w:rsidR="00AA5631" w:rsidRDefault="00AA5631" w:rsidP="00C04EA9"/>
    <w:p w14:paraId="752697A0" w14:textId="25ED244E" w:rsidR="380D8E43" w:rsidRDefault="380D8E43" w:rsidP="00C04EA9">
      <w:pPr>
        <w:pStyle w:val="Heading2"/>
      </w:pPr>
      <w:r w:rsidRPr="40FBF216">
        <w:lastRenderedPageBreak/>
        <w:t>Statistical Analysis</w:t>
      </w:r>
    </w:p>
    <w:p w14:paraId="4A582B20" w14:textId="2E271335" w:rsidR="72085109" w:rsidRPr="00C04EA9" w:rsidRDefault="5B7C73D5" w:rsidP="00C04EA9">
      <w:pPr>
        <w:pStyle w:val="Heading3"/>
      </w:pPr>
      <w:r w:rsidRPr="00C04EA9">
        <w:t>Marsh Recession</w:t>
      </w:r>
    </w:p>
    <w:p w14:paraId="28BC6C5C" w14:textId="2FFF8367" w:rsidR="23AAF22E" w:rsidRDefault="7283569B" w:rsidP="00C04EA9">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 ‘stats’ package in R;</w:t>
      </w:r>
      <w:r w:rsidR="00397775">
        <w:t xml:space="preserve"> </w:t>
      </w:r>
      <w:r w:rsidR="00397775">
        <w:fldChar w:fldCharType="begin"/>
      </w:r>
      <w:r w:rsidR="00397775">
        <w:instrText xml:space="preserve"> ADDIN ZOTERO_ITEM CSL_CITATION {"citationID":"1D8NMMXT","properties":{"formattedCitation":"(R Core Team 2021)","plainCitation":"(R Core Team 2021)","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1D280CB7" w:rsidRPr="005B1331">
        <w:t xml:space="preserve">log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p>
    <w:p w14:paraId="21D7FF03" w14:textId="7B919675" w:rsidR="40FBF216" w:rsidRDefault="40FBF216" w:rsidP="00C04EA9"/>
    <w:p w14:paraId="02C1FD35" w14:textId="695E240E" w:rsidR="21175539" w:rsidRDefault="726178B9" w:rsidP="00C04EA9">
      <w:pPr>
        <w:pStyle w:val="Heading3"/>
      </w:pPr>
      <w:r w:rsidRPr="559EFC6C">
        <w:t xml:space="preserve">Native Dominance </w:t>
      </w:r>
    </w:p>
    <w:p w14:paraId="41469A7B" w14:textId="7860D1CB" w:rsidR="559EFC6C" w:rsidRDefault="45795D12" w:rsidP="00C04EA9">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397775">
        <w:instrText xml:space="preserve"> ADDIN ZOTERO_ITEM CSL_CITATION {"citationID":"pdx4zJCK","properties":{"formattedCitation":"(Bates et al. 2015)","plainCitation":"(Bates et al. 2015)","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to be dependent on elevation.</w:t>
      </w:r>
    </w:p>
    <w:p w14:paraId="5193294D" w14:textId="476F5CF7" w:rsidR="3A5D7FCA" w:rsidRDefault="3A5D7FCA" w:rsidP="00C04EA9"/>
    <w:p w14:paraId="61CA6268" w14:textId="1D76EF19" w:rsidR="40FBF216" w:rsidRDefault="71BFF630" w:rsidP="00C04EA9">
      <w:pPr>
        <w:pStyle w:val="Heading3"/>
      </w:pPr>
      <w:r w:rsidRPr="3A5D7FCA">
        <w:t xml:space="preserve">Species Richness </w:t>
      </w:r>
    </w:p>
    <w:p w14:paraId="62EC43D3" w14:textId="355D4E9C" w:rsidR="2BC3E884" w:rsidRDefault="2BC3E884" w:rsidP="00C04EA9">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C04EA9"/>
    <w:p w14:paraId="5E543EC2" w14:textId="512595A0" w:rsidR="18D32BF1" w:rsidRDefault="18D32BF1" w:rsidP="00C04EA9">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397775">
        <w:instrText xml:space="preserve"> ADDIN ZOTERO_ITEM CSL_CITATION {"citationID":"8ie7NFbC","properties":{"formattedCitation":"(Fox &amp; Weisberg 2019)","plainCitation":"(Fox &amp; Weisberg 2019)","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397775">
        <w:instrText xml:space="preserve"> ADDIN ZOTERO_ITEM CSL_CITATION {"citationID":"r2k7J36q","properties":{"formattedCitation":"(Nakagawa &amp; Schielzeth 2013)","plainCitation":"(Nakagawa &amp; Schielzeth 2013)","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397775">
        <w:instrText xml:space="preserve"> ADDIN ZOTERO_ITEM CSL_CITATION {"citationID":"8m2xtp7D","properties":{"formattedCitation":"(Barto\\uc0\\u324{} 2020)","plainCitation":"(Bartoń 2020)","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0299A7A9" w14:textId="212CEC5E" w:rsidR="00F077C2" w:rsidRDefault="00F077C2" w:rsidP="00C04EA9"/>
    <w:p w14:paraId="5A5F6AB7" w14:textId="498A50C7" w:rsidR="600A8E5D" w:rsidRDefault="1356C183" w:rsidP="00C04EA9">
      <w:pPr>
        <w:pStyle w:val="Heading1"/>
        <w:rPr>
          <w:rFonts w:ascii="Calibri Light" w:hAnsi="Calibri Light"/>
        </w:rPr>
      </w:pPr>
      <w:r>
        <w:lastRenderedPageBreak/>
        <w:t>Results</w:t>
      </w:r>
    </w:p>
    <w:p w14:paraId="3EE7855E" w14:textId="191F5503" w:rsidR="2F809E8E" w:rsidRDefault="50068FF4" w:rsidP="00C04EA9">
      <w:pPr>
        <w:pStyle w:val="Heading2"/>
        <w:rPr>
          <w:rFonts w:ascii="Calibri Light" w:hAnsi="Calibri Light"/>
        </w:rPr>
      </w:pPr>
      <w:r>
        <w:t>Marsh Recession</w:t>
      </w:r>
    </w:p>
    <w:p w14:paraId="195B1A46" w14:textId="49A82D43" w:rsidR="40FBF216" w:rsidRDefault="18185D56" w:rsidP="00C04EA9">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 xml:space="preserve">11.0 </w:t>
      </w:r>
      <w:r w:rsidR="2D39DF65" w:rsidRPr="3A5D7FCA">
        <w:t>+/- 2</w:t>
      </w:r>
      <w:r w:rsidR="2A3581EF" w:rsidRPr="3A5D7FCA">
        <w:t>1</w:t>
      </w:r>
      <w:r w:rsidR="0D13D6EC" w:rsidRPr="3A5D7FCA">
        <w:t>.</w:t>
      </w:r>
      <w:r w:rsidR="6988544E" w:rsidRPr="3A5D7FCA">
        <w:t>0</w:t>
      </w:r>
      <w:r w:rsidR="2D39DF65" w:rsidRPr="3A5D7FCA">
        <w:t>.% σ</w:t>
      </w:r>
      <w:r w:rsidR="124BDB74" w:rsidRPr="3A5D7FCA">
        <w:t xml:space="preserve">. </w:t>
      </w:r>
      <w:r w:rsidR="53057E40" w:rsidRPr="3A5D7FCA">
        <w:t>T</w:t>
      </w:r>
      <w:r w:rsidR="5E47D572" w:rsidRPr="3A5D7FCA">
        <w:t xml:space="preserve">his equates to approximately </w:t>
      </w:r>
      <w:r w:rsidR="7A2D1789" w:rsidRPr="3A5D7FCA">
        <w:t>15</w:t>
      </w:r>
      <w:r w:rsidR="5E47D572" w:rsidRPr="3A5D7FCA">
        <w:t>,</w:t>
      </w:r>
      <w:r w:rsidR="1F8DF439" w:rsidRPr="3A5D7FCA">
        <w:t>000</w:t>
      </w:r>
      <w:r w:rsidR="5E47D572" w:rsidRPr="3A5D7FCA">
        <w:t xml:space="preserve"> m</w:t>
      </w:r>
      <w:r w:rsidR="5E47D572" w:rsidRPr="3A5D7FCA">
        <w:rPr>
          <w:vertAlign w:val="superscript"/>
        </w:rPr>
        <w:t>2</w:t>
      </w:r>
      <w:r w:rsidR="5E47D572" w:rsidRPr="3A5D7FCA">
        <w:t xml:space="preserve"> of recessed created</w:t>
      </w:r>
      <w:r w:rsidR="470F743A" w:rsidRPr="3A5D7FCA">
        <w:t xml:space="preserve"> tidal</w:t>
      </w:r>
      <w:r w:rsidR="5E47D572" w:rsidRPr="3A5D7FCA">
        <w:t xml:space="preserve"> marsh</w:t>
      </w:r>
      <w:r w:rsidR="64F9A131" w:rsidRPr="3A5D7FCA">
        <w:t xml:space="preserve"> in our study area</w:t>
      </w:r>
      <w:r w:rsidR="5E47D572" w:rsidRPr="3A5D7FCA">
        <w:t>.</w:t>
      </w:r>
      <w:r w:rsidR="649074F2" w:rsidRPr="3A5D7FCA">
        <w:t xml:space="preserve"> </w:t>
      </w:r>
      <w:r w:rsidR="62EEBDAE" w:rsidRPr="3A5D7FCA">
        <w:t>Three s</w:t>
      </w:r>
      <w:r w:rsidR="124BDB74" w:rsidRPr="3A5D7FCA">
        <w:t>ites</w:t>
      </w:r>
      <w:r w:rsidR="01ECA041" w:rsidRPr="3A5D7FCA">
        <w:t xml:space="preserve"> (3%)</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7F8D094E" w:rsidRPr="3A5D7FCA">
        <w:t>58</w:t>
      </w:r>
      <w:r w:rsidR="4B3AA2C0" w:rsidRPr="3A5D7FCA">
        <w:t xml:space="preserve"> </w:t>
      </w:r>
      <w:r w:rsidR="36CFABB8" w:rsidRPr="3A5D7FCA">
        <w:t>(</w:t>
      </w:r>
      <w:r w:rsidR="7E176E34" w:rsidRPr="3A5D7FCA">
        <w:t>61</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295699F1" w:rsidRPr="3A5D7FCA">
        <w:t xml:space="preserve">43 years), size </w:t>
      </w:r>
      <w:r w:rsidR="46848FB5" w:rsidRPr="3A5D7FCA">
        <w:t>(20</w:t>
      </w:r>
      <w:r w:rsidR="40951341" w:rsidRPr="3A5D7FCA">
        <w:t xml:space="preserve"> </w:t>
      </w:r>
      <w:r w:rsidR="00B0151E">
        <w:t>–</w:t>
      </w:r>
      <w:r w:rsidR="40951341" w:rsidRPr="3A5D7FCA">
        <w:t>59,000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6CEF6892" w:rsidRPr="3A5D7FCA">
        <w:t xml:space="preserve"> </w:t>
      </w:r>
      <w:r w:rsidR="00B0151E">
        <w:t>–</w:t>
      </w:r>
      <w:r w:rsidR="6CEF6892" w:rsidRPr="3A5D7FCA">
        <w:t>36.4%</w:t>
      </w:r>
      <w:r w:rsidR="00B0151E">
        <w:t>; Fig. 2)</w:t>
      </w:r>
      <w:r w:rsidR="6CEF6892" w:rsidRPr="3A5D7FCA">
        <w:t>.</w:t>
      </w:r>
    </w:p>
    <w:p w14:paraId="10D83508" w14:textId="1BC78B3C" w:rsidR="3A5D7FCA" w:rsidRDefault="3A5D7FCA" w:rsidP="00C04EA9"/>
    <w:p w14:paraId="77127C0E" w14:textId="77777777" w:rsidR="00397775" w:rsidRDefault="0FF33C81" w:rsidP="00C04EA9">
      <w:pPr>
        <w:keepNext/>
      </w:pPr>
      <w:r>
        <w:rPr>
          <w:noProof/>
        </w:rPr>
        <w:drawing>
          <wp:inline distT="0" distB="0" distL="0" distR="0" wp14:anchorId="5D7053C7" wp14:editId="546BE60A">
            <wp:extent cx="5727937" cy="6438900"/>
            <wp:effectExtent l="0" t="0" r="0" b="0"/>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728815" cy="6439887"/>
                    </a:xfrm>
                    <a:prstGeom prst="rect">
                      <a:avLst/>
                    </a:prstGeom>
                  </pic:spPr>
                </pic:pic>
              </a:graphicData>
            </a:graphic>
          </wp:inline>
        </w:drawing>
      </w:r>
    </w:p>
    <w:p w14:paraId="2A8CCEB8" w14:textId="5302BB7C" w:rsidR="40FBF216" w:rsidRDefault="00397775" w:rsidP="00C04EA9">
      <w:pPr>
        <w:pStyle w:val="Caption"/>
      </w:pPr>
      <w:r>
        <w:t xml:space="preserve">Figure </w:t>
      </w:r>
      <w:fldSimple w:instr=" SEQ Figure \* ARABIC ">
        <w:r w:rsidR="009127CF">
          <w:rPr>
            <w:noProof/>
          </w:rPr>
          <w:t>2</w:t>
        </w:r>
      </w:fldSimple>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 xml:space="preserve">edian values are shown by the middle horizontal line of each box plot, separating the upper box (2nd quartile) and lower box (3rd quartile) Mean elevation and % edge habitat were entered as interacting terms, which we have visualized by showing the interactions relative to low (&lt; [mean - </w:t>
      </w:r>
      <w:r>
        <w:t>σ])</w:t>
      </w:r>
      <w:r w:rsidRPr="559EFC6C">
        <w:t xml:space="preserve">, average (mean), and high (&gt; [mean + </w:t>
      </w:r>
      <w:r>
        <w:t>σ]</w:t>
      </w:r>
      <w:r w:rsidRPr="559EFC6C">
        <w:t>) maximum elevation values (centre bottom).</w:t>
      </w:r>
    </w:p>
    <w:p w14:paraId="3227CA74" w14:textId="1114B7AC" w:rsidR="161A033F" w:rsidRDefault="00F077C2" w:rsidP="00C04EA9">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91A533D" w:rsidRPr="43C0CAC4">
        <w:t>3</w:t>
      </w:r>
      <w:r w:rsidR="09BF898A" w:rsidRPr="43C0CAC4">
        <w:t>)</w:t>
      </w:r>
      <w:r w:rsidR="1343C259" w:rsidRPr="43C0CAC4">
        <w:t>, and perhaps log fences (</w:t>
      </w:r>
      <w:r w:rsidR="1343C259" w:rsidRPr="43C0CAC4">
        <w:rPr>
          <w:i/>
          <w:iCs/>
        </w:rPr>
        <w:t>p</w:t>
      </w:r>
      <w:r w:rsidR="1343C259" w:rsidRPr="43C0CAC4">
        <w:t xml:space="preserve"> = .060)</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3.5</w:t>
      </w:r>
      <w:r w:rsidR="327593A0" w:rsidRPr="43C0CAC4">
        <w:t xml:space="preserve">% and </w:t>
      </w:r>
      <w:r w:rsidR="2334EB02" w:rsidRPr="43C0CAC4">
        <w:t>26.6</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70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194, </w:t>
      </w:r>
      <w:r w:rsidRPr="43C0CAC4">
        <w:rPr>
          <w:i/>
          <w:iCs/>
        </w:rPr>
        <w:t>p</w:t>
      </w:r>
      <w:r w:rsidRPr="43C0CAC4">
        <w:t xml:space="preserve"> = .006</w:t>
      </w:r>
      <w:r>
        <w:t>; Fig. 3</w:t>
      </w:r>
      <w:r w:rsidRPr="43C0CAC4">
        <w:t>)</w:t>
      </w:r>
      <w:r>
        <w:t xml:space="preserve">. </w:t>
      </w:r>
      <w:r w:rsidR="3EF41352" w:rsidRPr="43C0CAC4">
        <w:t xml:space="preserve"> </w:t>
      </w:r>
      <w:r w:rsidR="1B68DC42" w:rsidRPr="43C0CAC4">
        <w:t xml:space="preserve">Conversely, </w:t>
      </w:r>
      <w:r>
        <w:t>percent</w:t>
      </w:r>
      <w:r w:rsidR="636DA763" w:rsidRPr="43C0CAC4">
        <w:t xml:space="preserve"> recessed marsh was on average 18.</w:t>
      </w:r>
      <w:r w:rsidR="0E9CD400" w:rsidRPr="43C0CAC4">
        <w:t>9</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Fig</w:t>
      </w:r>
      <w:r>
        <w:t>. 2</w:t>
      </w:r>
      <w:r w:rsidR="12783A8A" w:rsidRPr="00397775">
        <w:t>)</w:t>
      </w:r>
      <w:r w:rsidR="7C5FA4DA" w:rsidRPr="00397775">
        <w:t>.</w:t>
      </w:r>
    </w:p>
    <w:p w14:paraId="2EF7614C" w14:textId="635C5F79" w:rsidR="00AA5631" w:rsidRDefault="00AA5631" w:rsidP="00C04EA9"/>
    <w:p w14:paraId="69C78E01" w14:textId="6BE4BB25" w:rsidR="00AA5631" w:rsidRDefault="00AA5631" w:rsidP="00C04EA9"/>
    <w:p w14:paraId="210360F2" w14:textId="501B76E1" w:rsidR="00397775" w:rsidRDefault="1E25E1FE" w:rsidP="00C04EA9">
      <w:pPr>
        <w:keepNext/>
      </w:pPr>
      <w:r>
        <w:rPr>
          <w:noProof/>
        </w:rPr>
        <w:drawing>
          <wp:inline distT="0" distB="0" distL="0" distR="0" wp14:anchorId="12F41CBB" wp14:editId="6A0EF93E">
            <wp:extent cx="2855250" cy="3384000"/>
            <wp:effectExtent l="0" t="0" r="254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855250" cy="3384000"/>
                    </a:xfrm>
                    <a:prstGeom prst="rect">
                      <a:avLst/>
                    </a:prstGeom>
                  </pic:spPr>
                </pic:pic>
              </a:graphicData>
            </a:graphic>
          </wp:inline>
        </w:drawing>
      </w:r>
      <w:r w:rsidR="00397775">
        <w:rPr>
          <w:noProof/>
        </w:rPr>
        <w:drawing>
          <wp:inline distT="0" distB="0" distL="0" distR="0" wp14:anchorId="48AC6DA1" wp14:editId="71BB04A8">
            <wp:extent cx="2855250" cy="3384000"/>
            <wp:effectExtent l="0" t="0" r="2540" b="0"/>
            <wp:docPr id="144723497" name="Picture 1447234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55250" cy="3384000"/>
                    </a:xfrm>
                    <a:prstGeom prst="rect">
                      <a:avLst/>
                    </a:prstGeom>
                  </pic:spPr>
                </pic:pic>
              </a:graphicData>
            </a:graphic>
          </wp:inline>
        </w:drawing>
      </w:r>
    </w:p>
    <w:p w14:paraId="19AAF597" w14:textId="731B5C21" w:rsidR="00397775" w:rsidRDefault="00397775" w:rsidP="00C04EA9">
      <w:pPr>
        <w:pStyle w:val="Caption"/>
      </w:pPr>
      <w:r>
        <w:t xml:space="preserve">Figure </w:t>
      </w:r>
      <w:fldSimple w:instr=" SEQ Figure \* ARABIC ">
        <w:r w:rsidR="009127CF">
          <w:rPr>
            <w:noProof/>
          </w:rPr>
          <w:t>3</w:t>
        </w:r>
      </w:fldSimple>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2941498B" w14:textId="60A2BD66" w:rsidR="00380060" w:rsidRDefault="00380060" w:rsidP="00C04EA9"/>
    <w:p w14:paraId="5E48DC87" w14:textId="02D3026A" w:rsidR="00AA5631" w:rsidRDefault="00AA5631" w:rsidP="00C04EA9"/>
    <w:p w14:paraId="741048A3" w14:textId="2FBF94E5" w:rsidR="00AA5631" w:rsidRDefault="00AA5631" w:rsidP="00C04EA9"/>
    <w:p w14:paraId="63BFF386" w14:textId="52D0C8BB" w:rsidR="00AA5631" w:rsidRDefault="00AA5631" w:rsidP="00C04EA9"/>
    <w:p w14:paraId="2EB1871A" w14:textId="6B98A9C3" w:rsidR="00AA5631" w:rsidRDefault="00AA5631" w:rsidP="00C04EA9"/>
    <w:p w14:paraId="5AB59C51" w14:textId="3FF1AD9A" w:rsidR="00AA5631" w:rsidRDefault="00AA5631" w:rsidP="00C04EA9"/>
    <w:p w14:paraId="359DCF1A" w14:textId="6A43F7EC" w:rsidR="00AA5631" w:rsidRDefault="00AA5631" w:rsidP="00C04EA9"/>
    <w:p w14:paraId="4C8B120B" w14:textId="38641C6A" w:rsidR="00AA5631" w:rsidRDefault="00AA5631" w:rsidP="00C04EA9"/>
    <w:p w14:paraId="73A2F395" w14:textId="4D679C9B" w:rsidR="00AA5631" w:rsidRDefault="00AA5631" w:rsidP="00C04EA9"/>
    <w:p w14:paraId="1AEFBB5B" w14:textId="6109D9B1" w:rsidR="00AA5631" w:rsidRDefault="00AA5631" w:rsidP="00C04EA9"/>
    <w:p w14:paraId="51F13DC1" w14:textId="5AE942EC" w:rsidR="00AA5631" w:rsidRDefault="00AA5631" w:rsidP="00C04EA9"/>
    <w:p w14:paraId="41B937B8" w14:textId="77777777" w:rsidR="00AA5631" w:rsidRDefault="00AA5631" w:rsidP="00C04EA9"/>
    <w:p w14:paraId="670891D3" w14:textId="19E75297" w:rsidR="600A8E5D" w:rsidRDefault="4882412D" w:rsidP="00C04EA9">
      <w:pPr>
        <w:pStyle w:val="Heading3"/>
      </w:pPr>
      <w:r w:rsidRPr="559EFC6C">
        <w:lastRenderedPageBreak/>
        <w:t xml:space="preserve">Relative % Cover </w:t>
      </w:r>
      <w:r w:rsidR="3434965F" w:rsidRPr="559EFC6C">
        <w:t>Native</w:t>
      </w:r>
      <w:r w:rsidRPr="559EFC6C">
        <w:t xml:space="preserve"> Species in Created Marshes</w:t>
      </w:r>
    </w:p>
    <w:p w14:paraId="721AF5DA" w14:textId="3679A1DD" w:rsidR="600A8E5D" w:rsidRPr="005B1331" w:rsidRDefault="21999174" w:rsidP="00C04EA9">
      <w:pPr>
        <w:rPr>
          <w:rFonts w:ascii="Calibri" w:eastAsia="Calibri" w:hAnsi="Calibri" w:cs="Calibri"/>
        </w:rPr>
      </w:pPr>
      <w:r w:rsidRPr="005B1331">
        <w:t>A total of 128</w:t>
      </w:r>
      <w:r w:rsidR="6CE0381F" w:rsidRPr="005B1331">
        <w:t>2</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 xml:space="preserve">802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20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 .4)</w:t>
      </w:r>
      <w:r w:rsidR="4C0DB723" w:rsidRPr="005B1331">
        <w:t>.</w:t>
      </w:r>
      <w:r w:rsidR="6AD56545" w:rsidRPr="005B1331">
        <w:t xml:space="preserve"> Sampling effort was similar among years</w:t>
      </w:r>
      <w:r w:rsidR="1008E38F" w:rsidRPr="005B1331">
        <w:t xml:space="preserve"> in created marshes</w:t>
      </w:r>
      <w:r w:rsidR="16C5C1E5" w:rsidRPr="005B1331">
        <w:t>, averaging 15.7 plots/site in 2015 and 15.0 in 2021.</w:t>
      </w:r>
      <w:r w:rsidR="1008E38F" w:rsidRPr="005B1331">
        <w:t xml:space="preserve"> </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3 +/- 35.8</w:t>
      </w:r>
      <w:r w:rsidR="76A40551" w:rsidRPr="005B1331">
        <w:t xml:space="preserve"> σ %.</w:t>
      </w:r>
      <w:r w:rsidR="67B838DB" w:rsidRPr="005B1331">
        <w:t xml:space="preserve"> </w:t>
      </w:r>
    </w:p>
    <w:p w14:paraId="7D2B1266" w14:textId="115066CE" w:rsidR="600A8E5D" w:rsidRDefault="600A8E5D" w:rsidP="00C04EA9"/>
    <w:p w14:paraId="3EF62507" w14:textId="77777777" w:rsidR="00397775" w:rsidRDefault="7FCD6A39" w:rsidP="00C04EA9">
      <w:pPr>
        <w:keepNext/>
        <w:jc w:val="center"/>
      </w:pPr>
      <w:r>
        <w:rPr>
          <w:noProof/>
        </w:rPr>
        <w:drawing>
          <wp:inline distT="0" distB="0" distL="0" distR="0" wp14:anchorId="6550FF46" wp14:editId="24A77BCB">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7AD3D422" w14:textId="6A737068" w:rsidR="00F077C2" w:rsidRDefault="00397775" w:rsidP="00C04EA9">
      <w:pPr>
        <w:pStyle w:val="Caption"/>
      </w:pPr>
      <w:r>
        <w:t xml:space="preserve">Figure </w:t>
      </w:r>
      <w:fldSimple w:instr=" SEQ Figure \* ARABIC ">
        <w:r w:rsidR="009127CF">
          <w:rPr>
            <w:noProof/>
          </w:rPr>
          <w:t>4</w:t>
        </w:r>
      </w:fldSimple>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2369739D" w14:textId="674CB156" w:rsidR="00AA5631" w:rsidRDefault="00AA5631" w:rsidP="00C04EA9"/>
    <w:p w14:paraId="043C2403" w14:textId="7FAB138F" w:rsidR="00AA5631" w:rsidRDefault="00AA5631" w:rsidP="00C04EA9"/>
    <w:p w14:paraId="611A4A83" w14:textId="48A95D47" w:rsidR="00AA5631" w:rsidRDefault="00AA5631" w:rsidP="00C04EA9"/>
    <w:p w14:paraId="246C56E5" w14:textId="77777777" w:rsidR="00AA5631" w:rsidRPr="00AA5631" w:rsidRDefault="00AA5631" w:rsidP="00C04EA9"/>
    <w:p w14:paraId="1080E862" w14:textId="549C7DF1" w:rsidR="600A8E5D" w:rsidRDefault="29EBDC8C" w:rsidP="00C04EA9">
      <w:r w:rsidRPr="3A5D7FCA">
        <w:lastRenderedPageBreak/>
        <w:t xml:space="preserve">Among model main effects, only </w:t>
      </w:r>
      <w:r w:rsidR="33F2FFD1" w:rsidRPr="3A5D7FCA">
        <w:t>channel proximity</w:t>
      </w:r>
      <w:r w:rsidRPr="3A5D7FCA">
        <w:t xml:space="preserve"> (</w:t>
      </w:r>
      <w:r w:rsidRPr="3A5D7FCA">
        <w:rPr>
          <w:i/>
          <w:iCs/>
        </w:rPr>
        <w:t>p</w:t>
      </w:r>
      <w:r w:rsidRPr="3A5D7FCA">
        <w:t xml:space="preserve"> = .03</w:t>
      </w:r>
      <w:r w:rsidR="72827B8A" w:rsidRPr="3A5D7FCA">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xml:space="preserve">= 0.069, conditional </w:t>
      </w:r>
      <w:r w:rsidR="35C621B1" w:rsidRPr="3A5D7FCA">
        <w:rPr>
          <w:i/>
          <w:iCs/>
        </w:rPr>
        <w:t>R</w:t>
      </w:r>
      <w:r w:rsidR="35C621B1" w:rsidRPr="3A5D7FCA">
        <w:rPr>
          <w:vertAlign w:val="superscript"/>
        </w:rPr>
        <w:t>2</w:t>
      </w:r>
      <w:r w:rsidR="35C621B1" w:rsidRPr="3A5D7FCA">
        <w:t>= 0.407</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3522D6">
        <w:t>Fig. 4</w:t>
      </w:r>
      <w:r w:rsidR="2006FBD8" w:rsidRPr="3A5D7FCA">
        <w:t>)</w:t>
      </w:r>
      <w:r w:rsidR="11009B37" w:rsidRPr="3A5D7FCA">
        <w:t xml:space="preserve">. </w:t>
      </w:r>
      <w:r w:rsidR="402DC15D" w:rsidRPr="3A5D7FCA">
        <w:t xml:space="preserve">Distance upriver </w:t>
      </w:r>
      <w:r w:rsidR="0AB486A2" w:rsidRPr="3A5D7FCA">
        <w:t>and plots located in inland basins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 experience greater declines in native dominance with distance upriver than mid to high elevation marshes.</w:t>
      </w:r>
    </w:p>
    <w:p w14:paraId="764A735E" w14:textId="55CF740C" w:rsidR="3A5D7FCA" w:rsidRDefault="3A5D7FCA" w:rsidP="00C04EA9"/>
    <w:p w14:paraId="2BD5C035" w14:textId="47922281" w:rsidR="600A8E5D" w:rsidRDefault="7CAD9DB1" w:rsidP="00C04EA9">
      <w:pPr>
        <w:pStyle w:val="Heading3"/>
      </w:pPr>
      <w:r w:rsidRPr="559EFC6C">
        <w:t>Ecosystem</w:t>
      </w:r>
      <w:r w:rsidR="024FB708" w:rsidRPr="559EFC6C">
        <w:t xml:space="preserve"> Resilience: </w:t>
      </w:r>
      <w:r w:rsidR="2C7672EC" w:rsidRPr="559EFC6C">
        <w:t>Species</w:t>
      </w:r>
      <w:r w:rsidR="14D96621" w:rsidRPr="559EFC6C">
        <w:t xml:space="preserve"> Richness</w:t>
      </w:r>
      <w:r w:rsidR="707C6B9B" w:rsidRPr="559EFC6C">
        <w:t xml:space="preserve"> of Marshes in the Fraser Estuary</w:t>
      </w:r>
    </w:p>
    <w:p w14:paraId="04CDCA99" w14:textId="04CD4A6D" w:rsidR="600A8E5D" w:rsidRDefault="769A0334" w:rsidP="00C04EA9">
      <w:r w:rsidRPr="005B1331">
        <w:t xml:space="preserve">A total of </w:t>
      </w:r>
      <w:r w:rsidR="15F72E70" w:rsidRPr="005B1331">
        <w:t xml:space="preserve">1752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 xml:space="preserve">282 originating from </w:t>
      </w:r>
      <w:r w:rsidR="04027C61" w:rsidRPr="005B1331">
        <w:t>79</w:t>
      </w:r>
      <w:r w:rsidR="2617484C" w:rsidRPr="005B1331">
        <w:t xml:space="preserve"> created marshes,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Sampling effort was similar in compensation sites between years</w:t>
      </w:r>
      <w:r w:rsidR="00AA5631">
        <w:t xml:space="preserve"> (see 3.1.1)</w:t>
      </w:r>
      <w:r w:rsidR="64853C5F" w:rsidRPr="005B1331">
        <w:t xml:space="preserve">, however reference sites were sampled with greater intensity in 2015, averaging </w:t>
      </w:r>
      <w:r w:rsidR="344D0C8D" w:rsidRPr="005B1331">
        <w:t>42</w:t>
      </w:r>
      <w:r w:rsidR="420AC6DC" w:rsidRPr="005B1331">
        <w:t>.0</w:t>
      </w:r>
      <w:r w:rsidR="64853C5F" w:rsidRPr="005B1331">
        <w:t xml:space="preserve"> plots/site versus </w:t>
      </w:r>
      <w:r w:rsidR="6F099043" w:rsidRPr="005B1331">
        <w:t>19.8</w:t>
      </w:r>
      <w:r w:rsidR="64853C5F" w:rsidRPr="005B1331">
        <w:t xml:space="preserve"> plots/site in 2021.</w:t>
      </w:r>
      <w:r w:rsidR="15F72E70" w:rsidRPr="005B1331">
        <w:t xml:space="preserve"> </w:t>
      </w:r>
      <w:r w:rsidR="34AE82F4" w:rsidRPr="005B1331">
        <w:t>Native richness ranged from 0</w:t>
      </w:r>
      <w:r w:rsidR="5179E5B3" w:rsidRPr="005B1331">
        <w:t xml:space="preserve"> </w:t>
      </w:r>
      <w:r w:rsidR="34AE82F4" w:rsidRPr="005B1331">
        <w:t>-</w:t>
      </w:r>
      <w:r w:rsidR="5179E5B3" w:rsidRPr="005B1331">
        <w:t xml:space="preserve"> </w:t>
      </w:r>
      <w:r w:rsidR="34AE82F4" w:rsidRPr="005B1331">
        <w:t>13 species</w:t>
      </w:r>
      <w:r w:rsidR="5F16ED13" w:rsidRPr="005B1331">
        <w:t>/plot</w:t>
      </w:r>
      <w:r w:rsidR="23ECEC17" w:rsidRPr="005B1331">
        <w:t>,</w:t>
      </w:r>
      <w:r w:rsidR="082ABEA8" w:rsidRPr="005B1331">
        <w:t xml:space="preserve"> averaging 3.</w:t>
      </w:r>
      <w:r w:rsidR="77C495D1" w:rsidRPr="005B1331">
        <w:t xml:space="preserve">6 +/- </w:t>
      </w:r>
      <w:r w:rsidR="721E4511" w:rsidRPr="005B1331">
        <w:t>2.4 σ</w:t>
      </w:r>
      <w:r w:rsidR="5B0AF3BE" w:rsidRPr="005B1331">
        <w:t>. Elevation (</w:t>
      </w:r>
      <w:r w:rsidR="5B0AF3BE" w:rsidRPr="005B1331">
        <w:rPr>
          <w:i/>
          <w:iCs/>
        </w:rPr>
        <w:t>p</w:t>
      </w:r>
      <w:r w:rsidR="5B0AF3BE" w:rsidRPr="005B1331">
        <w:t xml:space="preserve"> &lt;.001) and distance upriver (</w:t>
      </w:r>
      <w:r w:rsidR="5B0AF3BE" w:rsidRPr="005B1331">
        <w:rPr>
          <w:i/>
          <w:iCs/>
        </w:rPr>
        <w:t xml:space="preserve">p = </w:t>
      </w:r>
      <w:r w:rsidR="5B0AF3BE" w:rsidRPr="005B1331">
        <w:t>.022) had significant positive effects on native richness, with an average increase of 0.8 native species/</w:t>
      </w:r>
      <w:r w:rsidR="6D82D606" w:rsidRPr="005B1331">
        <w:t>plot with each meter</w:t>
      </w:r>
      <w:r w:rsidR="5B0AF3BE" w:rsidRPr="005B1331">
        <w:t xml:space="preserve"> elevation</w:t>
      </w:r>
      <w:r w:rsidR="352AB01F" w:rsidRPr="005B1331">
        <w:t>, and .06 native species/plot with each kilometer upriver</w:t>
      </w:r>
      <w:r w:rsidR="44996EC5" w:rsidRPr="005B1331">
        <w:t xml:space="preserve"> (</w:t>
      </w:r>
      <w:r w:rsidR="0190294D" w:rsidRPr="005B1331">
        <w:t xml:space="preserve">marginal </w:t>
      </w:r>
      <w:r w:rsidR="0190294D" w:rsidRPr="005B1331">
        <w:rPr>
          <w:i/>
          <w:iCs/>
        </w:rPr>
        <w:t>R</w:t>
      </w:r>
      <w:r w:rsidR="0190294D" w:rsidRPr="005B1331">
        <w:rPr>
          <w:i/>
          <w:iCs/>
          <w:vertAlign w:val="superscript"/>
        </w:rPr>
        <w:t>2</w:t>
      </w:r>
      <w:r w:rsidR="0190294D" w:rsidRPr="005B1331">
        <w:rPr>
          <w:vertAlign w:val="superscript"/>
        </w:rPr>
        <w:t xml:space="preserve"> </w:t>
      </w:r>
      <w:r w:rsidR="0190294D" w:rsidRPr="005B1331">
        <w:t>= 0.6</w:t>
      </w:r>
      <w:r w:rsidR="37A20068" w:rsidRPr="005B1331">
        <w:t>30</w:t>
      </w:r>
      <w:r w:rsidR="0190294D" w:rsidRPr="005B1331">
        <w:t xml:space="preserve">, </w:t>
      </w:r>
      <w:r w:rsidR="44996EC5" w:rsidRPr="005B1331">
        <w:t xml:space="preserve">conditional </w:t>
      </w:r>
      <w:r w:rsidR="44996EC5" w:rsidRPr="005B1331">
        <w:rPr>
          <w:i/>
          <w:iCs/>
        </w:rPr>
        <w:t>R</w:t>
      </w:r>
      <w:r w:rsidR="44996EC5" w:rsidRPr="005B1331">
        <w:rPr>
          <w:vertAlign w:val="superscript"/>
        </w:rPr>
        <w:t>2</w:t>
      </w:r>
      <w:r w:rsidR="44996EC5" w:rsidRPr="005B1331">
        <w:rPr>
          <w:i/>
          <w:iCs/>
          <w:vertAlign w:val="superscript"/>
        </w:rPr>
        <w:t xml:space="preserve"> </w:t>
      </w:r>
      <w:r w:rsidR="44996EC5" w:rsidRPr="005B1331">
        <w:t>= 0.4</w:t>
      </w:r>
      <w:r w:rsidR="3D8FBAEF" w:rsidRPr="005B1331">
        <w:t>43</w:t>
      </w:r>
      <w:r w:rsidR="00AA5631">
        <w:t>; Fig. 6</w:t>
      </w:r>
      <w:r w:rsidR="44996EC5" w:rsidRPr="005B1331">
        <w:t>)</w:t>
      </w:r>
      <w:r w:rsidR="1E2BE37D" w:rsidRPr="005B1331">
        <w:t>.</w:t>
      </w:r>
      <w:r w:rsidR="352AB01F" w:rsidRPr="005B1331">
        <w:t xml:space="preserve"> </w:t>
      </w:r>
      <w:r w:rsidR="2DBE281B" w:rsidRPr="005B1331">
        <w:t xml:space="preserve">The </w:t>
      </w:r>
      <w:r w:rsidR="3AAEA5BA" w:rsidRPr="005B1331">
        <w:t>placement</w:t>
      </w:r>
      <w:r w:rsidR="2DBE281B" w:rsidRPr="005B1331">
        <w:t xml:space="preserve"> of a plot in a reference site had no significant effect, nor did river arm or proximity to channel. </w:t>
      </w:r>
    </w:p>
    <w:p w14:paraId="2AE3C34F" w14:textId="50F61C06" w:rsidR="00AA5631" w:rsidRDefault="00AA5631" w:rsidP="00C04EA9"/>
    <w:p w14:paraId="0C9DDFE2" w14:textId="3D3D2DBF" w:rsidR="00AA5631" w:rsidRDefault="00AA5631" w:rsidP="00C04EA9"/>
    <w:p w14:paraId="6F10CB1B" w14:textId="724CB906" w:rsidR="00AA5631" w:rsidRDefault="00AA5631" w:rsidP="00C04EA9"/>
    <w:p w14:paraId="046322E1" w14:textId="264A3940" w:rsidR="00AA5631" w:rsidRDefault="00AA5631" w:rsidP="00C04EA9"/>
    <w:p w14:paraId="088303A0" w14:textId="252ECD85" w:rsidR="00AA5631" w:rsidRDefault="00AA5631" w:rsidP="00C04EA9"/>
    <w:p w14:paraId="0F8F2A3B" w14:textId="32B12102" w:rsidR="00AA5631" w:rsidRDefault="00AA5631" w:rsidP="00C04EA9"/>
    <w:p w14:paraId="504C2211" w14:textId="13C3C5F0" w:rsidR="00AA5631" w:rsidRDefault="00AA5631" w:rsidP="00C04EA9"/>
    <w:p w14:paraId="588D40E8" w14:textId="23F39934" w:rsidR="00AA5631" w:rsidRDefault="00AA5631" w:rsidP="00C04EA9"/>
    <w:p w14:paraId="53492340" w14:textId="37DA3367" w:rsidR="00AA5631" w:rsidRDefault="00AA5631" w:rsidP="00C04EA9"/>
    <w:p w14:paraId="48F2D880" w14:textId="74DADF79" w:rsidR="00AA5631" w:rsidRDefault="00AA5631" w:rsidP="00C04EA9"/>
    <w:p w14:paraId="0BBC0970" w14:textId="47C2D77E" w:rsidR="00AA5631" w:rsidRDefault="00AA5631" w:rsidP="00C04EA9"/>
    <w:p w14:paraId="18D1D365" w14:textId="44A77C45" w:rsidR="00AA5631" w:rsidRDefault="00AA5631" w:rsidP="00C04EA9"/>
    <w:p w14:paraId="68572DD8" w14:textId="1ABBB28B" w:rsidR="00AA5631" w:rsidRDefault="00AA5631" w:rsidP="00C04EA9"/>
    <w:p w14:paraId="2DBD381E" w14:textId="4F1EA486" w:rsidR="00AA5631" w:rsidRDefault="00AA5631" w:rsidP="00C04EA9"/>
    <w:p w14:paraId="659A8969" w14:textId="448B87FB" w:rsidR="00AA5631" w:rsidRDefault="00AA5631" w:rsidP="00C04EA9"/>
    <w:p w14:paraId="37EC8672" w14:textId="07EE8A3A" w:rsidR="00AA5631" w:rsidRDefault="00AA5631" w:rsidP="00C04EA9"/>
    <w:p w14:paraId="65397922" w14:textId="6045286F" w:rsidR="00AA5631" w:rsidRDefault="00AA5631" w:rsidP="00C04EA9"/>
    <w:p w14:paraId="582D1851" w14:textId="550ACE24" w:rsidR="00AA5631" w:rsidRDefault="00AA5631" w:rsidP="00C04EA9"/>
    <w:p w14:paraId="1A931871" w14:textId="181D66F8" w:rsidR="00AA5631" w:rsidRDefault="00AA5631" w:rsidP="00C04EA9"/>
    <w:p w14:paraId="3B03E93F" w14:textId="2B315AB0" w:rsidR="00AA5631" w:rsidRDefault="00AA5631" w:rsidP="00C04EA9"/>
    <w:p w14:paraId="1F70DEBE" w14:textId="481DD978" w:rsidR="00AA5631" w:rsidRDefault="00AA5631" w:rsidP="00C04EA9"/>
    <w:p w14:paraId="3C2C9E25" w14:textId="6E627811" w:rsidR="00AA5631" w:rsidRDefault="00AA5631" w:rsidP="00C04EA9"/>
    <w:p w14:paraId="52A508A7" w14:textId="2049DED6" w:rsidR="00AA5631" w:rsidRDefault="00AA5631" w:rsidP="00C04EA9"/>
    <w:p w14:paraId="4CF68E5C" w14:textId="29C0385D" w:rsidR="00AA5631" w:rsidRDefault="00AA5631" w:rsidP="00C04EA9"/>
    <w:p w14:paraId="4E3F1290" w14:textId="59517E0E" w:rsidR="00AA5631" w:rsidRDefault="00AA5631" w:rsidP="00C04EA9"/>
    <w:p w14:paraId="265DC6DD" w14:textId="76A2D5B6" w:rsidR="00AA5631" w:rsidRDefault="00AA5631" w:rsidP="00C04EA9"/>
    <w:p w14:paraId="5FEDA79E" w14:textId="3B444605" w:rsidR="00AA5631" w:rsidRDefault="00AA5631" w:rsidP="00C04EA9"/>
    <w:p w14:paraId="3D6F7AF5" w14:textId="2FA84D00" w:rsidR="00AA5631" w:rsidRDefault="00AA5631" w:rsidP="00C04EA9">
      <w:r>
        <w:rPr>
          <w:noProof/>
        </w:rPr>
        <w:lastRenderedPageBreak/>
        <w:drawing>
          <wp:anchor distT="0" distB="0" distL="114300" distR="114300" simplePos="0" relativeHeight="251668480" behindDoc="1" locked="0" layoutInCell="1" allowOverlap="1" wp14:anchorId="19333DC8" wp14:editId="49C0C709">
            <wp:simplePos x="0" y="0"/>
            <wp:positionH relativeFrom="column">
              <wp:posOffset>393700</wp:posOffset>
            </wp:positionH>
            <wp:positionV relativeFrom="paragraph">
              <wp:posOffset>0</wp:posOffset>
            </wp:positionV>
            <wp:extent cx="4618990" cy="7919720"/>
            <wp:effectExtent l="0" t="0" r="3810" b="508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618990" cy="7919720"/>
                    </a:xfrm>
                    <a:prstGeom prst="rect">
                      <a:avLst/>
                    </a:prstGeom>
                  </pic:spPr>
                </pic:pic>
              </a:graphicData>
            </a:graphic>
            <wp14:sizeRelH relativeFrom="page">
              <wp14:pctWidth>0</wp14:pctWidth>
            </wp14:sizeRelH>
            <wp14:sizeRelV relativeFrom="page">
              <wp14:pctHeight>0</wp14:pctHeight>
            </wp14:sizeRelV>
          </wp:anchor>
        </w:drawing>
      </w:r>
    </w:p>
    <w:p w14:paraId="258551DD" w14:textId="37491D2C" w:rsidR="600A8E5D" w:rsidRDefault="00397775" w:rsidP="00C04EA9">
      <w:pPr>
        <w:pStyle w:val="Caption"/>
      </w:pPr>
      <w:r>
        <w:t xml:space="preserve">Figure </w:t>
      </w:r>
      <w:fldSimple w:instr=" SEQ Figure \* ARABIC ">
        <w:r w:rsidR="009127CF">
          <w:rPr>
            <w:noProof/>
          </w:rPr>
          <w:t>5</w:t>
        </w:r>
      </w:fldSimple>
      <w:r>
        <w:t>.</w:t>
      </w:r>
      <w:r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302202A7" w:rsidR="600A8E5D" w:rsidRDefault="05F114BC" w:rsidP="00C04EA9">
      <w:r w:rsidRPr="43C0CAC4">
        <w:lastRenderedPageBreak/>
        <w:t>N</w:t>
      </w:r>
      <w:r w:rsidR="4C404CE9" w:rsidRPr="43C0CAC4">
        <w:t>on-native richness ranged from 0 – 12 species/plot, averaging 2.5 +/- 1.9 σ</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 xml:space="preserve">.001) and distance upriver </w:t>
      </w:r>
      <w:r w:rsidR="6A783D7A" w:rsidRPr="43C0CAC4">
        <w:t>(</w:t>
      </w:r>
      <w:r w:rsidR="6A783D7A" w:rsidRPr="43C0CAC4">
        <w:rPr>
          <w:i/>
          <w:iCs/>
        </w:rPr>
        <w:t>p</w:t>
      </w:r>
      <w:r w:rsidR="6A783D7A" w:rsidRPr="43C0CAC4">
        <w:t xml:space="preserve"> &lt;.001), but also proximity to channel (</w:t>
      </w:r>
      <w:r w:rsidR="6A783D7A" w:rsidRPr="43C0CAC4">
        <w:rPr>
          <w:i/>
          <w:iCs/>
        </w:rPr>
        <w:t>p</w:t>
      </w:r>
      <w:r w:rsidR="6A783D7A" w:rsidRPr="43C0CAC4">
        <w:t xml:space="preserve"> = .006</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5</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5E185ADE" w:rsidRPr="43C0CAC4">
        <w:t>1</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90</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C04EA9"/>
    <w:p w14:paraId="3299F8F8" w14:textId="1310B9F4" w:rsidR="00397775" w:rsidRDefault="3A5D7FCA" w:rsidP="00C04EA9">
      <w:pPr>
        <w:keepNext/>
      </w:pPr>
      <w:r>
        <w:rPr>
          <w:noProof/>
        </w:rPr>
        <w:drawing>
          <wp:inline distT="0" distB="0" distL="0" distR="0" wp14:anchorId="23CADF24" wp14:editId="6EA00014">
            <wp:extent cx="2824875" cy="3348000"/>
            <wp:effectExtent l="0" t="0" r="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824875" cy="3348000"/>
                    </a:xfrm>
                    <a:prstGeom prst="rect">
                      <a:avLst/>
                    </a:prstGeom>
                  </pic:spPr>
                </pic:pic>
              </a:graphicData>
            </a:graphic>
          </wp:inline>
        </w:drawing>
      </w:r>
      <w:r w:rsidR="00397775">
        <w:rPr>
          <w:noProof/>
        </w:rPr>
        <w:drawing>
          <wp:inline distT="0" distB="0" distL="0" distR="0" wp14:anchorId="03BA8063" wp14:editId="24DC1907">
            <wp:extent cx="2824874" cy="3348000"/>
            <wp:effectExtent l="0" t="0" r="0" b="5080"/>
            <wp:docPr id="2011185496" name="Picture 20111854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24874" cy="3348000"/>
                    </a:xfrm>
                    <a:prstGeom prst="rect">
                      <a:avLst/>
                    </a:prstGeom>
                  </pic:spPr>
                </pic:pic>
              </a:graphicData>
            </a:graphic>
          </wp:inline>
        </w:drawing>
      </w:r>
    </w:p>
    <w:p w14:paraId="57F12034" w14:textId="4FC4D7B1" w:rsidR="00397775" w:rsidRDefault="00397775" w:rsidP="00C04EA9">
      <w:pPr>
        <w:pStyle w:val="Caption"/>
      </w:pPr>
      <w:r>
        <w:t xml:space="preserve">Figure </w:t>
      </w:r>
      <w:fldSimple w:instr=" SEQ Figure \* ARABIC ">
        <w:r w:rsidR="009127CF">
          <w:rPr>
            <w:noProof/>
          </w:rPr>
          <w:t>6</w:t>
        </w:r>
      </w:fldSimple>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Default="6E490991" w:rsidP="00C04EA9">
      <w:pPr>
        <w:pStyle w:val="Heading1"/>
        <w:rPr>
          <w:rFonts w:ascii="Calibri Light" w:hAnsi="Calibri Light"/>
        </w:rPr>
      </w:pPr>
      <w:r>
        <w:t>Discussion</w:t>
      </w:r>
    </w:p>
    <w:p w14:paraId="724C74C3" w14:textId="3BA3015E" w:rsidR="4600F354" w:rsidRDefault="75CA79F2" w:rsidP="00C04EA9">
      <w:pPr>
        <w:pStyle w:val="Heading2"/>
      </w:pPr>
      <w:r w:rsidRPr="43C0CAC4">
        <w:t>Marsh Recession</w:t>
      </w:r>
      <w:r w:rsidR="20AA8BA2" w:rsidRPr="43C0CAC4">
        <w:t xml:space="preserve"> Mitigation Strategies</w:t>
      </w:r>
    </w:p>
    <w:p w14:paraId="4E755EF6" w14:textId="329A09E4" w:rsidR="4600F354" w:rsidRDefault="7F18F4F0" w:rsidP="00C04EA9">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r w:rsidR="401BD191" w:rsidRPr="43C0CAC4">
        <w:t xml:space="preserve">included </w:t>
      </w:r>
      <w:r w:rsidR="09A708F0" w:rsidRPr="43C0CAC4">
        <w:t>in this study</w:t>
      </w:r>
      <w:r w:rsidR="6220B96D" w:rsidRPr="43C0CAC4">
        <w:t>, and representing about 15,000 m</w:t>
      </w:r>
      <w:r w:rsidR="6220B96D" w:rsidRPr="43C0CAC4">
        <w:rPr>
          <w:vertAlign w:val="superscript"/>
        </w:rPr>
        <w:t>2</w:t>
      </w:r>
      <w:r w:rsidR="6220B96D" w:rsidRPr="43C0CAC4">
        <w:t xml:space="preserve"> of </w:t>
      </w:r>
      <w:r w:rsidR="48991AEC" w:rsidRPr="43C0CAC4">
        <w:t xml:space="preserve">total </w:t>
      </w:r>
      <w:r w:rsidR="6220B96D" w:rsidRPr="43C0CAC4">
        <w:t>habitat</w:t>
      </w:r>
      <w:r w:rsidR="09A708F0" w:rsidRPr="43C0CAC4">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likely 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C04EA9"/>
    <w:p w14:paraId="2BF7C084" w14:textId="3E679692" w:rsidR="559EFC6C" w:rsidRDefault="1E9C7696" w:rsidP="00C04EA9">
      <w:r w:rsidRPr="43C0CAC4">
        <w:t>O</w:t>
      </w:r>
      <w:r w:rsidR="09A708F0" w:rsidRPr="43C0CAC4">
        <w:t>ffshore structures</w:t>
      </w:r>
      <w:r w:rsidR="685886D7" w:rsidRPr="43C0CAC4">
        <w:t xml:space="preserve">, which included </w:t>
      </w:r>
      <w:r w:rsidR="09A708F0" w:rsidRPr="43C0CAC4">
        <w:t xml:space="preserve">log </w:t>
      </w:r>
      <w:r w:rsidR="2BB2B20D" w:rsidRPr="43C0CAC4">
        <w:t xml:space="preserve">storage </w:t>
      </w:r>
      <w:r w:rsidR="09A708F0" w:rsidRPr="43C0CAC4">
        <w:t xml:space="preserve">booms and </w:t>
      </w:r>
      <w:r w:rsidR="5D722E6F" w:rsidRPr="43C0CAC4">
        <w:t>dock</w:t>
      </w:r>
      <w:r w:rsidR="09A708F0" w:rsidRPr="43C0CAC4">
        <w:t xml:space="preserve"> structures</w:t>
      </w:r>
      <w:r w:rsidR="7838D08E" w:rsidRPr="43C0CAC4">
        <w:t>,</w:t>
      </w:r>
      <w:r w:rsidR="09A708F0" w:rsidRPr="43C0CAC4">
        <w:t xml:space="preserve"> were negati</w:t>
      </w:r>
      <w:r w:rsidR="05794AC5" w:rsidRPr="43C0CAC4">
        <w:t xml:space="preserve">vely correlated with recession,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66861D6D" w:rsidRPr="43C0CAC4">
        <w:t xml:space="preserve">Considering that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w:t>
      </w:r>
      <w:r w:rsidR="00397775">
        <w:rPr>
          <w:noProof/>
        </w:rPr>
        <w:lastRenderedPageBreak/>
        <w:t>&amp; Williams 2004)</w:t>
      </w:r>
      <w:r w:rsidR="00397775">
        <w:fldChar w:fldCharType="end"/>
      </w:r>
      <w:r w:rsidR="66861D6D" w:rsidRPr="43C0CAC4">
        <w:t xml:space="preserve">, this may indicate that boat </w:t>
      </w:r>
      <w:r w:rsidR="4B916063" w:rsidRPr="43C0CAC4">
        <w:t>wake is a significant driver of</w:t>
      </w:r>
      <w:r w:rsidR="1B14C583" w:rsidRPr="43C0CAC4">
        <w:t xml:space="preserve"> recession</w:t>
      </w:r>
      <w:r w:rsidR="4B916063" w:rsidRPr="43C0CAC4">
        <w:t xml:space="preserve">. </w:t>
      </w:r>
      <w:r w:rsidR="49B959FB" w:rsidRPr="43C0CAC4">
        <w:t xml:space="preserve">Further </w:t>
      </w:r>
      <w:r w:rsidR="7CDA0EC6" w:rsidRPr="43C0CAC4">
        <w:t>evidence</w:t>
      </w:r>
      <w:r w:rsidR="49B959FB" w:rsidRPr="43C0CAC4">
        <w:t xml:space="preserve"> of wake impacts may be in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th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 </w:t>
      </w:r>
    </w:p>
    <w:p w14:paraId="62A1B269" w14:textId="48911E3A" w:rsidR="559EFC6C" w:rsidRDefault="559EFC6C" w:rsidP="00C04EA9"/>
    <w:p w14:paraId="0ED12235" w14:textId="2E990ECC" w:rsidR="559EFC6C" w:rsidRDefault="14D3008C" w:rsidP="00C04EA9">
      <w:r w:rsidRPr="43C0CAC4">
        <w:t>The</w:t>
      </w:r>
      <w:r w:rsidR="79BFB223" w:rsidRPr="43C0CAC4">
        <w:t xml:space="preserve"> negative</w:t>
      </w:r>
      <w:r w:rsidR="4D73272D" w:rsidRPr="43C0CAC4">
        <w:t xml:space="preserve"> </w:t>
      </w:r>
      <w:r w:rsidRPr="43C0CAC4">
        <w:t xml:space="preserve">effect of </w:t>
      </w:r>
      <w:r w:rsidR="798219F3" w:rsidRPr="43C0CAC4">
        <w:t>debris</w:t>
      </w:r>
      <w:r w:rsidRPr="43C0CAC4">
        <w:t xml:space="preserve"> fences </w:t>
      </w:r>
      <w:r w:rsidR="01619E84" w:rsidRPr="43C0CAC4">
        <w:t xml:space="preserve">on recession </w:t>
      </w:r>
      <w:r w:rsidR="5A2F0B3D" w:rsidRPr="43C0CAC4">
        <w:t xml:space="preserve">may </w:t>
      </w:r>
      <w:r w:rsidR="39754E3F" w:rsidRPr="43C0CAC4">
        <w:t xml:space="preserve">also </w:t>
      </w:r>
      <w:r w:rsidR="4F57A833" w:rsidRPr="43C0CAC4">
        <w:t>be interpreted as evidence of wave erosion, as these fences generally occur at the entrance to</w:t>
      </w:r>
      <w:r w:rsidR="09660BE9" w:rsidRPr="43C0CAC4">
        <w:t xml:space="preserve"> </w:t>
      </w:r>
      <w:r w:rsidR="00F8589F" w:rsidRPr="43C0CAC4">
        <w:t>highly protected</w:t>
      </w:r>
      <w:r w:rsidR="4F57A833" w:rsidRPr="43C0CAC4">
        <w:t xml:space="preserve"> inland channels and lagoons</w:t>
      </w:r>
      <w:r w:rsidR="466C6815" w:rsidRPr="43C0CAC4">
        <w:t>.</w:t>
      </w:r>
      <w:r w:rsidR="4F57A833" w:rsidRPr="43C0CAC4">
        <w:t xml:space="preserve"> </w:t>
      </w:r>
      <w:r w:rsidR="1B676AB5" w:rsidRPr="43C0CAC4">
        <w:t>But</w:t>
      </w:r>
      <w:r w:rsidR="4F57A833" w:rsidRPr="43C0CAC4">
        <w:t xml:space="preserve"> th</w:t>
      </w:r>
      <w:r w:rsidR="51DB2C38" w:rsidRPr="43C0CAC4">
        <w:t>is</w:t>
      </w:r>
      <w:r w:rsidR="4F57A833" w:rsidRPr="43C0CAC4">
        <w:t xml:space="preserve"> may </w:t>
      </w:r>
      <w:r w:rsidR="5A2F0B3D" w:rsidRPr="43C0CAC4">
        <w:t xml:space="preserve">also </w:t>
      </w:r>
      <w:r w:rsidR="0AC1AE6E" w:rsidRPr="43C0CAC4">
        <w:t>suggest that Canada Geese are a factor</w:t>
      </w:r>
      <w:r w:rsidR="261D65F8" w:rsidRPr="43C0CAC4">
        <w:t xml:space="preserve"> behind recession</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 suggesting th</w:t>
      </w:r>
      <w:r w:rsidR="511238E2" w:rsidRPr="43C0CAC4">
        <w:t>at</w:t>
      </w:r>
      <w:r w:rsidR="43C0CAC4" w:rsidRPr="43C0CAC4">
        <w:t xml:space="preserve"> herbivory </w:t>
      </w:r>
      <w:r w:rsidR="3E5C650F" w:rsidRPr="43C0CAC4">
        <w:t>impacts are</w:t>
      </w:r>
      <w:r w:rsidR="43C0CAC4" w:rsidRPr="43C0CAC4">
        <w:t xml:space="preserve"> prevalent in the estuary</w:t>
      </w:r>
      <w:r w:rsidR="7AB9DD4D" w:rsidRPr="43C0CAC4">
        <w:t xml:space="preserve"> (Fig.</w:t>
      </w:r>
      <w:r w:rsidR="00F8589F">
        <w:t xml:space="preserve"> 7</w:t>
      </w:r>
      <w:r w:rsidR="7AB9DD4D" w:rsidRPr="43C0CAC4">
        <w:t>)</w:t>
      </w:r>
      <w:r w:rsidR="43C0CAC4" w:rsidRPr="43C0CAC4">
        <w:t xml:space="preserve">. </w:t>
      </w:r>
      <w:r w:rsidR="3EF38563" w:rsidRPr="43C0CAC4">
        <w:t>I</w:t>
      </w:r>
      <w:r w:rsidR="5A2F0B3D" w:rsidRPr="43C0CAC4">
        <w:t>nland</w:t>
      </w:r>
      <w:r w:rsidR="2B7E4011" w:rsidRPr="43C0CAC4">
        <w:t xml:space="preserve"> marsh designs may offer a solution to herbivory, as</w:t>
      </w:r>
      <w:r w:rsidR="5A2F0B3D" w:rsidRPr="43C0CAC4">
        <w:t xml:space="preserve"> sites are generally less accessible to Canada Geese</w:t>
      </w:r>
      <w:r w:rsidR="7AC07B75" w:rsidRPr="43C0CAC4">
        <w:t xml:space="preserve">, who </w:t>
      </w:r>
      <w:r w:rsidR="391BDD2E" w:rsidRPr="43C0CAC4">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had no visible sign of herbivory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 xml:space="preserve">) </w:t>
      </w:r>
      <w:r w:rsidR="7AC07B75" w:rsidRPr="43C0CAC4">
        <w:t xml:space="preserve"> </w:t>
      </w:r>
    </w:p>
    <w:p w14:paraId="6292DA31" w14:textId="789AB5B3" w:rsidR="00397775" w:rsidRDefault="00F8589F" w:rsidP="00C04EA9">
      <w:pPr>
        <w:keepNext/>
      </w:pPr>
      <w:r>
        <w:rPr>
          <w:noProof/>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83DA72D" w14:textId="62FF1C7B" w:rsidR="60046CE4" w:rsidRDefault="00397775" w:rsidP="00C04EA9">
      <w:pPr>
        <w:pStyle w:val="Caption"/>
      </w:pPr>
      <w:r>
        <w:t xml:space="preserve">Figure </w:t>
      </w:r>
      <w:fldSimple w:instr=" SEQ Figure \* ARABIC ">
        <w:r w:rsidR="009127CF">
          <w:rPr>
            <w:noProof/>
          </w:rPr>
          <w:t>7</w:t>
        </w:r>
      </w:fldSimple>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taken in 2015 by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5D75BE56" w:rsidR="4F24B6C7" w:rsidRDefault="4F24B6C7" w:rsidP="00C04EA9">
      <w:r w:rsidRPr="43C0CAC4">
        <w:t>Somewhat counter</w:t>
      </w:r>
      <w:r w:rsidR="1D4161D7" w:rsidRPr="43C0CAC4">
        <w:t>-</w:t>
      </w:r>
      <w:r w:rsidRPr="43C0CAC4">
        <w:t xml:space="preserve">intuitively, </w:t>
      </w:r>
      <w:r w:rsidR="2E0DB18C" w:rsidRPr="43C0CAC4">
        <w:t xml:space="preserve">we found that </w:t>
      </w:r>
      <w:r w:rsidR="269B9C98" w:rsidRPr="43C0CAC4">
        <w:t>project size was not negatively correlated with</w:t>
      </w:r>
      <w:r w:rsidRPr="43C0CAC4">
        <w:t xml:space="preserve"> marsh recession</w:t>
      </w:r>
      <w:r w:rsidR="0182D7DD" w:rsidRPr="43C0CAC4">
        <w:t xml:space="preserve">, </w:t>
      </w:r>
      <w:r w:rsidR="31DB6AB3" w:rsidRPr="43C0CAC4">
        <w:t>suggesting</w:t>
      </w:r>
      <w:r w:rsidR="0182D7DD" w:rsidRPr="43C0CAC4">
        <w:t xml:space="preserve"> that </w:t>
      </w:r>
      <w:r w:rsidR="2FD41AC3" w:rsidRPr="43C0CAC4">
        <w:t>project size does not equate to recession resilience</w:t>
      </w:r>
      <w:r w:rsidR="416DF61B" w:rsidRPr="43C0CAC4">
        <w:t>.</w:t>
      </w:r>
      <w:r w:rsidR="5742EB75" w:rsidRPr="43C0CAC4">
        <w:t xml:space="preserve"> </w:t>
      </w:r>
      <w:r w:rsidR="73C9E0A6" w:rsidRPr="43C0CAC4">
        <w:t>This finding runs contrary to th</w:t>
      </w:r>
      <w:r w:rsidR="3CA54983" w:rsidRPr="43C0CAC4">
        <w:t xml:space="preserve">e prevailing </w:t>
      </w:r>
      <w:r w:rsidR="713A67E7" w:rsidRPr="43C0CAC4">
        <w:t>opinion that</w:t>
      </w:r>
      <w:r w:rsidR="73C9E0A6" w:rsidRPr="43C0CAC4">
        <w:t xml:space="preserve"> larger projects </w:t>
      </w:r>
      <w:r w:rsidR="5982E9A3" w:rsidRPr="43C0CAC4">
        <w:t>are more resilient</w:t>
      </w:r>
      <w:r w:rsidR="4D5096F7" w:rsidRPr="43C0CAC4">
        <w:t xml:space="preserve"> to </w:t>
      </w:r>
      <w:r w:rsidR="1A0E4E3E" w:rsidRPr="43C0CAC4">
        <w:t xml:space="preserve">external </w:t>
      </w:r>
      <w:r w:rsidR="4D5096F7" w:rsidRPr="43C0CAC4">
        <w:t>stressors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r w:rsidR="79CED13A" w:rsidRPr="43C0CAC4">
        <w:t>as large projects have higher potential for reducing edge effects</w:t>
      </w:r>
      <w:r w:rsidR="7B9F5D5A" w:rsidRPr="43C0CAC4">
        <w:t xml:space="preserve"> and possess many other </w:t>
      </w:r>
      <w:r w:rsidR="0041032E" w:rsidRPr="43C0CAC4">
        <w:t>values</w:t>
      </w:r>
      <w:r w:rsidR="0041032E">
        <w:t xml:space="preserve"> but</w:t>
      </w:r>
      <w:r w:rsidR="79CED13A" w:rsidRPr="43C0CAC4">
        <w:t xml:space="preserve"> highlights the need for incorporating edge effects into project designs. </w:t>
      </w:r>
    </w:p>
    <w:p w14:paraId="22AE4D75" w14:textId="6EC87B98" w:rsidR="43C0CAC4" w:rsidRDefault="43C0CAC4" w:rsidP="00C04EA9"/>
    <w:p w14:paraId="3C11662F" w14:textId="2A1E17AE" w:rsidR="132F5732" w:rsidRDefault="60C84A38" w:rsidP="00C04EA9">
      <w:pPr>
        <w:pStyle w:val="Heading2"/>
        <w:rPr>
          <w:rFonts w:ascii="Calibri Light" w:hAnsi="Calibri Light"/>
        </w:rPr>
      </w:pPr>
      <w:r>
        <w:lastRenderedPageBreak/>
        <w:t>Edge Effects &amp; Sea Level Rise</w:t>
      </w:r>
    </w:p>
    <w:p w14:paraId="24CC0A31" w14:textId="2FA37115" w:rsidR="00FF6217" w:rsidRDefault="70FAF1FD" w:rsidP="00C04EA9">
      <w:r w:rsidRPr="43C0CAC4">
        <w:t>Low and mid-elevation c</w:t>
      </w:r>
      <w:r w:rsidR="60C84A38" w:rsidRPr="43C0CAC4">
        <w:t>reated marshes with a large p</w:t>
      </w:r>
      <w:r w:rsidR="00FF6217">
        <w:t>ercentage</w:t>
      </w:r>
      <w:r w:rsidR="60C84A38" w:rsidRPr="43C0CAC4">
        <w:t xml:space="preserve"> of edge habitat experienced more marsh recession</w:t>
      </w:r>
      <w:r w:rsidR="00FF6217">
        <w:t xml:space="preserve"> than high marshes</w:t>
      </w:r>
      <w:r w:rsidR="60C84A38" w:rsidRPr="43C0CAC4">
        <w:t xml:space="preserve">, indicating that elevation </w:t>
      </w:r>
      <w:r w:rsidR="7B798174" w:rsidRPr="43C0CAC4">
        <w:t>is linked to the intensity of</w:t>
      </w:r>
      <w:r w:rsidR="60C84A38" w:rsidRPr="43C0CAC4">
        <w:t xml:space="preserve"> edge effects. This is of particular concern</w:t>
      </w:r>
      <w:r w:rsidR="60A1002D" w:rsidRPr="43C0CAC4">
        <w:t xml:space="preserve"> in a coastal </w:t>
      </w:r>
      <w:r w:rsidR="5CFF0022" w:rsidRPr="43C0CAC4">
        <w:t>context where</w:t>
      </w:r>
      <w:r w:rsidR="4A72023D" w:rsidRPr="43C0CAC4">
        <w:t xml:space="preserve"> sea level</w:t>
      </w:r>
      <w:r w:rsidR="531E2287" w:rsidRPr="43C0CAC4">
        <w:t>s</w:t>
      </w:r>
      <w:r w:rsidR="4A72023D" w:rsidRPr="43C0CAC4">
        <w:t xml:space="preserve"> are </w:t>
      </w:r>
      <w:r w:rsidR="28547846" w:rsidRPr="43C0CAC4">
        <w:t>estimated</w:t>
      </w:r>
      <w:r w:rsidR="4A72023D" w:rsidRPr="43C0CAC4">
        <w:t xml:space="preserve"> to increase by up to two meters by the year 2</w:t>
      </w:r>
      <w:r w:rsidR="00397775">
        <w:t xml:space="preserve">200 </w:t>
      </w:r>
      <w:r w:rsidR="00397775">
        <w:fldChar w:fldCharType="begin"/>
      </w:r>
      <w:r w:rsidR="00397775">
        <w:instrText xml:space="preserve"> ADDIN ZOTERO_ITEM CSL_CITATION {"citationID":"FAmAfwy2","properties":{"formattedCitation":"(Ausenco Sandwell 2011)","plainCitation":"(Ausenco Sandwell 2011)","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schema":"https://github.com/citation-style-language/schema/raw/master/csl-citation.json"} </w:instrText>
      </w:r>
      <w:r w:rsidR="00397775">
        <w:fldChar w:fldCharType="separate"/>
      </w:r>
      <w:r w:rsidR="00397775">
        <w:rPr>
          <w:noProof/>
        </w:rPr>
        <w:t>(Ausenco Sandwell 2011)</w:t>
      </w:r>
      <w:r w:rsidR="00397775">
        <w:fldChar w:fldCharType="end"/>
      </w:r>
      <w:r w:rsidR="4A72023D" w:rsidRPr="43C0CAC4">
        <w:t>. Increases in ocean heights</w:t>
      </w:r>
      <w:r w:rsidR="3A8E1048" w:rsidRPr="43C0CAC4">
        <w:t xml:space="preserve"> may amplify</w:t>
      </w:r>
      <w:r w:rsidR="081E88A8" w:rsidRPr="43C0CAC4">
        <w:t xml:space="preserve"> </w:t>
      </w:r>
      <w:r w:rsidR="3A8E1048" w:rsidRPr="43C0CAC4">
        <w:t>edge effects</w:t>
      </w:r>
      <w:r w:rsidR="55CF3275" w:rsidRPr="43C0CAC4">
        <w:t xml:space="preserve"> by exposing marshes to wake and river flow energy for </w:t>
      </w:r>
      <w:r w:rsidR="5350FA0D" w:rsidRPr="43C0CAC4">
        <w:t>longer durations</w:t>
      </w:r>
      <w:r w:rsidR="55CF3275" w:rsidRPr="43C0CAC4">
        <w:t xml:space="preserve">, increasing grazing access by Canada Geese, and </w:t>
      </w:r>
      <w:r w:rsidR="67ED057E" w:rsidRPr="43C0CAC4">
        <w:t>plant community resilience through</w:t>
      </w:r>
      <w:r w:rsidR="73D94329" w:rsidRPr="43C0CAC4">
        <w:t xml:space="preserve"> increased </w:t>
      </w:r>
      <w:r w:rsidR="55CF3275" w:rsidRPr="43C0CAC4">
        <w:t>inundation</w:t>
      </w:r>
      <w:r w:rsidR="7571793F" w:rsidRPr="43C0CAC4">
        <w:t xml:space="preserve"> and salinity</w:t>
      </w:r>
      <w:r w:rsidR="55CF3275" w:rsidRPr="43C0CAC4">
        <w:t xml:space="preserve"> stress</w:t>
      </w:r>
      <w:r w:rsidR="71E77C5B" w:rsidRPr="43C0CAC4">
        <w:t>.</w:t>
      </w:r>
      <w:r w:rsidR="00FF6217">
        <w:t xml:space="preserve"> </w:t>
      </w:r>
    </w:p>
    <w:p w14:paraId="6A353BD7" w14:textId="77777777" w:rsidR="00FF6217" w:rsidRDefault="00FF6217" w:rsidP="00C04EA9"/>
    <w:p w14:paraId="7F99E7F0" w14:textId="7D1DA4BA" w:rsidR="00FF6217" w:rsidRDefault="60C84A38" w:rsidP="00C04EA9">
      <w:r w:rsidRPr="43C0CAC4">
        <w:t>Low elevation was also correlated with significantly lower native and non-native species richness</w:t>
      </w:r>
      <w:r w:rsidR="007D1ACD">
        <w:t>,</w:t>
      </w:r>
      <w:r w:rsidR="00FF6217">
        <w:t xml:space="preserve"> a pattern common</w:t>
      </w:r>
      <w:r w:rsidR="007D1ACD">
        <w:t xml:space="preserve"> </w:t>
      </w:r>
      <w:r w:rsidR="00B54613">
        <w:t>to</w:t>
      </w:r>
      <w:r w:rsidR="00FF6217">
        <w:t xml:space="preserve"> estuaries</w:t>
      </w:r>
      <w:r w:rsidR="007D1ACD">
        <w:t xml:space="preserve"> around the world</w:t>
      </w:r>
      <w:r w:rsidR="00B54613">
        <w:t xml:space="preserve"> </w:t>
      </w:r>
      <w:r w:rsidR="00B54613">
        <w:fldChar w:fldCharType="begin"/>
      </w:r>
      <w:r w:rsidR="00B54613">
        <w:instrText xml:space="preserve"> ADDIN ZOTERO_ITEM CSL_CITATION {"citationID":"qxXHCv4r","properties":{"formattedCitation":"(Crain et al. 2004; Engels &amp; Jensen 2009)","plainCitation":"(Crain et al. 2004; Engels &amp; Jensen 2009)","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fldChar w:fldCharType="separate"/>
      </w:r>
      <w:r w:rsidR="00B54613">
        <w:rPr>
          <w:noProof/>
        </w:rPr>
        <w:t>(Engels &amp; Jensen 2009)</w:t>
      </w:r>
      <w:r w:rsidR="00B54613">
        <w:fldChar w:fldCharType="end"/>
      </w:r>
      <w:r w:rsidRPr="43C0CAC4">
        <w:t>. Native species richness plays a</w:t>
      </w:r>
      <w:r w:rsidR="002570BF">
        <w:t>n important</w:t>
      </w:r>
      <w:r w:rsidRPr="43C0CAC4">
        <w:t xml:space="preserve"> role in stabilizing the community-level effects of environmental fluctuations </w:t>
      </w:r>
      <w:r w:rsidR="00D048B3">
        <w:fldChar w:fldCharType="begin"/>
      </w:r>
      <w:r w:rsidR="00D048B3">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fldChar w:fldCharType="separate"/>
      </w:r>
      <w:r w:rsidR="00D048B3">
        <w:rPr>
          <w:noProof/>
        </w:rPr>
        <w:t>(Loreau &amp; de Mazancourt 2013)</w:t>
      </w:r>
      <w:r w:rsidR="00D048B3">
        <w:fldChar w:fldCharType="end"/>
      </w:r>
      <w:r w:rsidRPr="43C0CAC4">
        <w:t xml:space="preserve">, </w:t>
      </w:r>
      <w:r w:rsidR="00B54613">
        <w:t>and</w:t>
      </w:r>
      <w:r w:rsidRPr="43C0CAC4">
        <w:t xml:space="preserve"> may be</w:t>
      </w:r>
      <w:r w:rsidR="00B54613">
        <w:t xml:space="preserve"> critical </w:t>
      </w:r>
      <w:r w:rsidR="002570BF">
        <w:t>for the persistence of tidal marshes in the context of</w:t>
      </w:r>
      <w:r w:rsidRPr="43C0CAC4">
        <w:t xml:space="preserve"> large-scale environmental change</w:t>
      </w:r>
      <w:r w:rsidR="007D1ACD">
        <w:t xml:space="preserve">. </w:t>
      </w:r>
      <w:r w:rsidR="002570BF">
        <w:t>T</w:t>
      </w:r>
      <w:r w:rsidR="002570BF" w:rsidRPr="43C0CAC4">
        <w:t>here was no</w:t>
      </w:r>
      <w:r w:rsidR="002570BF">
        <w:t xml:space="preserve"> observed</w:t>
      </w:r>
      <w:r w:rsidR="002570BF" w:rsidRPr="43C0CAC4">
        <w:t xml:space="preserve"> difference in native or non-native species richness between created marshes and reference marshes, indicating </w:t>
      </w:r>
      <w:r w:rsidR="002570BF">
        <w:t xml:space="preserve">they are similarly equipped for environmental change. </w:t>
      </w:r>
      <w:r w:rsidR="005E2C09">
        <w:t>However, t</w:t>
      </w:r>
      <w:r w:rsidR="007D1ACD">
        <w:t xml:space="preserve">he </w:t>
      </w:r>
      <w:r w:rsidR="005E2C09">
        <w:t xml:space="preserve">pattern of </w:t>
      </w:r>
      <w:r w:rsidR="007D1ACD">
        <w:t xml:space="preserve">low richness at the margins of </w:t>
      </w:r>
      <w:r w:rsidR="00380060">
        <w:t xml:space="preserve">tidal marshes </w:t>
      </w:r>
      <w:r w:rsidR="007D1ACD">
        <w:t>could be problematic, as the pool of species</w:t>
      </w:r>
      <w:r w:rsidR="005E2C09">
        <w:t>,</w:t>
      </w:r>
      <w:r w:rsidR="002570BF">
        <w:t xml:space="preserve"> and </w:t>
      </w:r>
      <w:r w:rsidR="0041032E">
        <w:t xml:space="preserve">therefore </w:t>
      </w:r>
      <w:r w:rsidR="002570BF">
        <w:t>diversity of morphological and functional trait</w:t>
      </w:r>
      <w:r w:rsidR="005E2C09">
        <w:t>s</w:t>
      </w:r>
      <w:r w:rsidR="002570BF">
        <w:t xml:space="preserve"> </w:t>
      </w:r>
      <w:r w:rsidR="00B54613">
        <w:t>facing the</w:t>
      </w:r>
      <w:r w:rsidR="002570BF">
        <w:t xml:space="preserve">se </w:t>
      </w:r>
      <w:r w:rsidR="005E2C09">
        <w:t xml:space="preserve">environmental </w:t>
      </w:r>
      <w:r w:rsidR="00B54613">
        <w:t>extremes</w:t>
      </w:r>
      <w:r w:rsidR="00380060">
        <w:t>,</w:t>
      </w:r>
      <w:r w:rsidR="00B54613">
        <w:t xml:space="preserve"> is </w:t>
      </w:r>
      <w:r w:rsidR="002570BF">
        <w:t>minimal</w:t>
      </w:r>
      <w:r w:rsidR="00B54613">
        <w:t>.</w:t>
      </w:r>
      <w:r w:rsidR="002570BF">
        <w:t xml:space="preserve"> We recommend that experiments be conducted on th</w:t>
      </w:r>
      <w:r w:rsidR="005E2C09">
        <w:t>ese specialists</w:t>
      </w:r>
      <w:r w:rsidR="002570BF">
        <w:t xml:space="preserve"> to further quantify their resilience to change. </w:t>
      </w:r>
      <w:r w:rsidR="005E2C09">
        <w:t>Experimental t</w:t>
      </w:r>
      <w:r w:rsidR="002570BF">
        <w:t xml:space="preserve">ranslocation </w:t>
      </w:r>
      <w:r w:rsidR="005E2C09">
        <w:t xml:space="preserve">of native species within the estuary </w:t>
      </w:r>
      <w:r w:rsidR="002570BF">
        <w:t>may also b</w:t>
      </w:r>
      <w:r w:rsidR="005E2C09">
        <w:t>e considered, as the current distribution of native</w:t>
      </w:r>
      <w:r w:rsidR="00380060">
        <w:t xml:space="preserve"> species</w:t>
      </w:r>
      <w:r w:rsidR="005E2C09">
        <w:t xml:space="preserve"> is likely not indicative of what is best adapted to future conditions. </w:t>
      </w:r>
    </w:p>
    <w:p w14:paraId="66DA4021" w14:textId="77777777" w:rsidR="00FF6217" w:rsidRDefault="00FF6217" w:rsidP="00C04EA9"/>
    <w:p w14:paraId="496CC626" w14:textId="1B6EBFFA" w:rsidR="00E01AD0" w:rsidRPr="00E14013" w:rsidRDefault="005E2C09" w:rsidP="00C04EA9">
      <w:r>
        <w:t xml:space="preserve">Coastal squeeze is a term used to describe the loss of intertidal habitat due to the low water mark migrating landward due to sea level rise, while the high water mark is fixed by a dike or other defence infrastructure </w:t>
      </w:r>
      <w:r>
        <w:fldChar w:fldCharType="begin"/>
      </w:r>
      <w:r>
        <w:instrText xml:space="preserve"> ADDIN ZOTERO_ITEM CSL_CITATION {"citationID":"TedxYj2B","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fldChar w:fldCharType="separate"/>
      </w:r>
      <w:r w:rsidR="00397775">
        <w:rPr>
          <w:noProof/>
        </w:rPr>
        <w:t>(Loreau &amp; de Mazancourt 2013)</w:t>
      </w:r>
      <w:r>
        <w:fldChar w:fldCharType="end"/>
      </w:r>
      <w:r>
        <w:t>.</w:t>
      </w:r>
      <w:r w:rsidR="00E01AD0">
        <w:t xml:space="preserve"> We </w:t>
      </w:r>
      <w:r w:rsidR="00250297">
        <w:t xml:space="preserve">propose </w:t>
      </w:r>
      <w:r w:rsidR="00E01AD0">
        <w:t>a</w:t>
      </w:r>
      <w:r w:rsidR="0041032E">
        <w:t>nother form of coastal squeeze</w:t>
      </w:r>
      <w:r w:rsidR="006567E1">
        <w:t xml:space="preserve"> may also occur</w:t>
      </w:r>
      <w:r w:rsidR="00E01AD0">
        <w:t xml:space="preserve">, as </w:t>
      </w:r>
      <w:r w:rsidR="00250297">
        <w:t xml:space="preserve">rising sea levels </w:t>
      </w:r>
      <w:r w:rsidR="00E01AD0">
        <w:t xml:space="preserve">force the retreat of </w:t>
      </w:r>
      <w:r w:rsidR="0041032E">
        <w:t>native</w:t>
      </w:r>
      <w:r w:rsidR="00E01AD0">
        <w:t xml:space="preserve"> marsh communities into high elevations dominated </w:t>
      </w:r>
      <w:r w:rsidR="006567E1">
        <w:t>by established</w:t>
      </w:r>
      <w:r w:rsidR="0041032E">
        <w:t xml:space="preserve"> </w:t>
      </w:r>
      <w:r w:rsidR="00E01AD0">
        <w:t>invasive species</w:t>
      </w:r>
      <w:r w:rsidR="006567E1">
        <w:t xml:space="preserve"> (Fig. 8)</w:t>
      </w:r>
      <w:r w:rsidR="00E01AD0">
        <w:t xml:space="preserve">. This is evidenced by </w:t>
      </w:r>
      <w:r w:rsidR="00CA3CA6">
        <w:t xml:space="preserve">our richness data. First, the </w:t>
      </w:r>
      <w:r w:rsidR="00E01AD0">
        <w:t>distribution of our richness data, though positively correlated with elevation, appears to be symmetric and unimodal, peaking around 1 m elevation</w:t>
      </w:r>
      <w:r w:rsidR="00CA3CA6">
        <w:t xml:space="preserve"> (Fig. 5)</w:t>
      </w:r>
      <w:r w:rsidR="00E01AD0">
        <w:t xml:space="preserve">. This suggests </w:t>
      </w:r>
      <w:r w:rsidR="00380060">
        <w:t xml:space="preserve">that the species-rich elevations of the estuary are currently constrained by environmental stress at low elevations, and another, unknown factor in upper elevations. </w:t>
      </w:r>
      <w:r w:rsidR="00CA3CA6">
        <w:t>Second</w:t>
      </w:r>
      <w:r w:rsidR="005B1331">
        <w:t>, we found that richness generally increased with distance upriver, but this trend was not observed in high elevations, which appear to remain stable throughout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rsidR="00CA3CA6">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r w:rsidR="00E14013">
        <w:t>, and can be found in upland and disturbed environments.</w:t>
      </w:r>
      <w:r w:rsidR="006567E1">
        <w:t xml:space="preserve"> </w:t>
      </w:r>
      <w:r w:rsidR="00E14013">
        <w:t xml:space="preserve">For this biotic form of coastal squeeze to be realized, </w:t>
      </w:r>
      <w:r w:rsidR="00E14013">
        <w:rPr>
          <w:i/>
          <w:iCs/>
        </w:rPr>
        <w:t>P. arundinacea</w:t>
      </w:r>
      <w:r w:rsidR="00E14013">
        <w:t xml:space="preserve"> would need to be resilient native species encroachment in the face of environmental change. This is yet to be </w:t>
      </w:r>
      <w:proofErr w:type="gramStart"/>
      <w:r w:rsidR="00E14013">
        <w:t>confirmed, and</w:t>
      </w:r>
      <w:proofErr w:type="gramEnd"/>
      <w:r w:rsidR="00E14013">
        <w:t xml:space="preserve"> warrants further investigation.</w:t>
      </w:r>
    </w:p>
    <w:p w14:paraId="3AFE4468" w14:textId="3584B04F" w:rsidR="00E01AD0" w:rsidRDefault="00E01AD0" w:rsidP="00C04EA9"/>
    <w:p w14:paraId="16BD3D7E" w14:textId="77777777" w:rsidR="006567E1" w:rsidRDefault="00FB498E" w:rsidP="00C04EA9">
      <w:pPr>
        <w:keepNext/>
      </w:pPr>
      <w:r>
        <w:rPr>
          <w:noProof/>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F4DDFAD" w:rsidR="00FB498E" w:rsidRDefault="006567E1" w:rsidP="00C04EA9">
      <w:pPr>
        <w:pStyle w:val="Caption"/>
      </w:pPr>
      <w:r>
        <w:t xml:space="preserve">Figure </w:t>
      </w:r>
      <w:fldSimple w:instr=" SEQ Figure \* ARABIC ">
        <w:r w:rsidR="009127CF">
          <w:rPr>
            <w:noProof/>
          </w:rPr>
          <w:t>8</w:t>
        </w:r>
      </w:fldSimple>
      <w:r>
        <w:t>. Illustration of the biotic coastal squeeze proposed by the authors. Reed canarygrass is present in many of the high marshes of the Fraser Estuary</w:t>
      </w:r>
      <w:r w:rsidR="00E14013">
        <w:t xml:space="preserve"> (</w:t>
      </w:r>
      <w:proofErr w:type="gramStart"/>
      <w:r w:rsidR="00E14013">
        <w:t xml:space="preserve">A) </w:t>
      </w:r>
      <w:r>
        <w:t xml:space="preserve"> and</w:t>
      </w:r>
      <w:proofErr w:type="gramEnd"/>
      <w:r>
        <w:t xml:space="preserve">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Pr="00C04EA9" w:rsidRDefault="2262953E" w:rsidP="00C04EA9">
      <w:pPr>
        <w:pStyle w:val="Heading2"/>
      </w:pPr>
      <w:r w:rsidRPr="00C04EA9">
        <w:t>Invasive Species</w:t>
      </w:r>
    </w:p>
    <w:p w14:paraId="2F191286" w14:textId="4FA46526" w:rsidR="008C35EF" w:rsidRDefault="2262953E" w:rsidP="00C04EA9">
      <w:r w:rsidRPr="43C0CAC4">
        <w:t xml:space="preserve">Relative percent cover of native species decreased at a rate of about 1% </w:t>
      </w:r>
      <w:r w:rsidR="2D952CE3" w:rsidRPr="43C0CAC4">
        <w:t>p</w:t>
      </w:r>
      <w:r w:rsidRPr="43C0CAC4">
        <w:t xml:space="preserve">er </w:t>
      </w:r>
      <w:r w:rsidR="1FB12674" w:rsidRPr="43C0CAC4">
        <w:t>km</w:t>
      </w:r>
      <w:r w:rsidRPr="43C0CAC4">
        <w:t xml:space="preserve"> upstream, a trend that correlates with the</w:t>
      </w:r>
      <w:r w:rsidR="005B1331">
        <w:t xml:space="preserve"> </w:t>
      </w:r>
      <w:r w:rsidR="236F21FB" w:rsidRPr="43C0CAC4">
        <w:t>percent frequency</w:t>
      </w:r>
      <w:r w:rsidR="00E14013">
        <w:t xml:space="preserve"> per </w:t>
      </w:r>
      <w:r w:rsidR="236F21FB" w:rsidRPr="43C0CAC4">
        <w:t>site data</w:t>
      </w:r>
      <w:r w:rsidRPr="43C0CAC4">
        <w:t xml:space="preserve"> of invasive plants in our surveys (Fig</w:t>
      </w:r>
      <w:r w:rsidR="00E14013">
        <w:t>. 9</w:t>
      </w:r>
      <w:r w:rsidRPr="43C0CAC4">
        <w:t xml:space="preserve">). The </w:t>
      </w:r>
      <w:r w:rsidR="00E14013">
        <w:t xml:space="preserve">high </w:t>
      </w:r>
      <w:r w:rsidR="3ABBB8DD" w:rsidRPr="43C0CAC4">
        <w:t xml:space="preserve">invasion resilience of marshes near the delta front can likely be attributed to </w:t>
      </w:r>
      <w:r w:rsidR="67353F26" w:rsidRPr="43C0CAC4">
        <w:t>elevated salinity and tidal stress, which exclude most competitors and facilitate the dominance of a small number of native specialists</w:t>
      </w:r>
      <w:r w:rsidR="664974B8" w:rsidRPr="43C0CAC4">
        <w:t xml:space="preserve">, such as </w:t>
      </w:r>
      <w:r w:rsidRPr="43C0CAC4">
        <w:t xml:space="preserve">common </w:t>
      </w:r>
      <w:proofErr w:type="spellStart"/>
      <w:r w:rsidR="00E14013" w:rsidRPr="43C0CAC4">
        <w:t>threesquare</w:t>
      </w:r>
      <w:proofErr w:type="spellEnd"/>
      <w:r w:rsidRPr="43C0CAC4">
        <w:t xml:space="preserve"> bulrush (</w:t>
      </w:r>
      <w:proofErr w:type="spellStart"/>
      <w:r w:rsidRPr="43C0CAC4">
        <w:rPr>
          <w:i/>
          <w:iCs/>
        </w:rPr>
        <w:t>Schoenoplectus</w:t>
      </w:r>
      <w:proofErr w:type="spellEnd"/>
      <w:r w:rsidRPr="43C0CAC4">
        <w:rPr>
          <w:i/>
          <w:iCs/>
        </w:rPr>
        <w:t xml:space="preserve"> </w:t>
      </w:r>
      <w:proofErr w:type="spellStart"/>
      <w:r w:rsidRPr="43C0CAC4">
        <w:rPr>
          <w:i/>
          <w:iCs/>
        </w:rPr>
        <w:t>pungens</w:t>
      </w:r>
      <w:proofErr w:type="spellEnd"/>
      <w:r w:rsidRPr="43C0CAC4">
        <w:t>)</w:t>
      </w:r>
      <w:r w:rsidRPr="43C0CAC4">
        <w:rPr>
          <w:i/>
          <w:iCs/>
        </w:rPr>
        <w:t xml:space="preserve"> </w:t>
      </w:r>
      <w:r w:rsidRPr="43C0CAC4">
        <w:t>and</w:t>
      </w:r>
      <w:r w:rsidR="5E2DDC9D" w:rsidRPr="43C0CAC4">
        <w:t xml:space="preserve"> Lyngbye’s sedge. </w:t>
      </w:r>
      <w:r w:rsidR="11BE7E5B" w:rsidRPr="43C0CAC4">
        <w:t>As conditions</w:t>
      </w:r>
      <w:r w:rsidRPr="43C0CAC4">
        <w:t xml:space="preserve"> become more favourable upstream, the pool of </w:t>
      </w:r>
      <w:r w:rsidR="3FFD85F1" w:rsidRPr="43C0CAC4">
        <w:t>native and non-native</w:t>
      </w:r>
      <w:r w:rsidRPr="43C0CAC4">
        <w:t xml:space="preserve"> species </w:t>
      </w:r>
      <w:r w:rsidR="053D6C9E" w:rsidRPr="43C0CAC4">
        <w:t xml:space="preserve">competing for marsh habitats </w:t>
      </w:r>
      <w:r w:rsidRPr="43C0CAC4">
        <w:t>increase</w:t>
      </w:r>
      <w:r w:rsidR="0B2F4DF6" w:rsidRPr="43C0CAC4">
        <w:t>s</w:t>
      </w:r>
      <w:r w:rsidRPr="43C0CAC4">
        <w:t>,</w:t>
      </w:r>
      <w:r w:rsidR="1B0C779E" w:rsidRPr="43C0CAC4">
        <w:t xml:space="preserve"> as evidenced by the positive effect of distance upriver on richness in our models</w:t>
      </w:r>
      <w:r w:rsidR="7C8AB9A5" w:rsidRPr="43C0CAC4">
        <w:t xml:space="preserve">, likely resulting in </w:t>
      </w:r>
      <w:r w:rsidR="005B1331">
        <w:t xml:space="preserve">the </w:t>
      </w:r>
      <w:r w:rsidR="7C8AB9A5" w:rsidRPr="43C0CAC4">
        <w:t xml:space="preserve">diminished dominance of natives.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11F09415" w14:textId="77777777" w:rsidR="008C35EF" w:rsidRDefault="008C35EF" w:rsidP="00C04EA9"/>
    <w:p w14:paraId="3CC4DE8C" w14:textId="0885B701" w:rsidR="43C0CAC4" w:rsidRDefault="43C0CAC4" w:rsidP="00C04EA9"/>
    <w:p w14:paraId="0D53CC1A" w14:textId="77777777" w:rsidR="005B1331" w:rsidRDefault="2262953E" w:rsidP="00C04EA9">
      <w:pPr>
        <w:keepNext/>
      </w:pPr>
      <w:r>
        <w:rPr>
          <w:noProof/>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33571F06" w:rsidR="2262953E" w:rsidRPr="005B1331" w:rsidRDefault="005B1331" w:rsidP="00C04EA9">
      <w:pPr>
        <w:pStyle w:val="Caption"/>
      </w:pPr>
      <w:r w:rsidRPr="005B1331">
        <w:t xml:space="preserve">Figure </w:t>
      </w:r>
      <w:fldSimple w:instr=" SEQ Figure \* ARABIC ">
        <w:r w:rsidR="009127CF">
          <w:rPr>
            <w:noProof/>
          </w:rPr>
          <w:t>9</w:t>
        </w:r>
      </w:fldSimple>
      <w:r w:rsidRPr="005B1331">
        <w:t>.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p>
    <w:p w14:paraId="5181BB69" w14:textId="6E37934E" w:rsidR="00017A69" w:rsidRDefault="27FF0FD2" w:rsidP="00C04EA9">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r w:rsidR="1A72FE8D" w:rsidRPr="43C0CAC4">
        <w:t xml:space="preserve">and only 15 sites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 xml:space="preserve">Iris </w:t>
      </w:r>
      <w:proofErr w:type="spellStart"/>
      <w:r w:rsidR="00814281">
        <w:rPr>
          <w:i/>
          <w:iCs/>
        </w:rPr>
        <w:t>pseudacorus</w:t>
      </w:r>
      <w:proofErr w:type="spellEnd"/>
      <w:r w:rsidR="00814281">
        <w:t>), purple loosestrife, and reed canarygrass (</w:t>
      </w:r>
      <w:r w:rsidR="00814281">
        <w:rPr>
          <w:i/>
          <w:iCs/>
        </w:rPr>
        <w:t>Phalaris arundinacea</w:t>
      </w:r>
      <w:r w:rsidR="00814281">
        <w:t>)</w:t>
      </w:r>
      <w:r w:rsidR="005B1331">
        <w:t xml:space="preserve"> </w:t>
      </w:r>
      <w:r w:rsidR="00814281">
        <w:t xml:space="preserve">were found throughout the study area in 42, 66 and 56 sites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r w:rsidR="00814281">
        <w:t>, as well as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 </w:t>
      </w:r>
      <w:r w:rsidR="3C50DDD0" w:rsidRPr="43C0CAC4">
        <w:t xml:space="preserve">37.2 % </w:t>
      </w:r>
      <w:r w:rsidR="008C35EF" w:rsidRPr="43C0CAC4">
        <w:t>σ</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EF4E339" w14:textId="77777777" w:rsidR="00017A69" w:rsidRDefault="00017A69" w:rsidP="00C04EA9"/>
    <w:p w14:paraId="3411D372" w14:textId="09DB065D" w:rsidR="008C35EF" w:rsidRDefault="008C35EF" w:rsidP="00C04EA9">
      <w:r w:rsidRPr="43C0CAC4">
        <w:t>Th</w:t>
      </w:r>
      <w:r>
        <w:t xml:space="preserve">is </w:t>
      </w:r>
      <w:r w:rsidRPr="43C0CAC4">
        <w:t>trend</w:t>
      </w:r>
      <w:r>
        <w:t xml:space="preserve"> of declining native dominance with distance upriver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w:t>
      </w:r>
      <w:proofErr w:type="spellStart"/>
      <w:r w:rsidR="008C2695">
        <w:t>perecent</w:t>
      </w:r>
      <w:proofErr w:type="spellEnd"/>
      <w:r w:rsidR="008C2695">
        <w:t xml:space="preserve">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C04EA9"/>
    <w:p w14:paraId="7908D029" w14:textId="297059A4" w:rsidR="5F4646BA" w:rsidRPr="00C04EA9" w:rsidRDefault="5F4646BA" w:rsidP="00C04EA9">
      <w:pPr>
        <w:pStyle w:val="Heading2"/>
      </w:pPr>
      <w:r w:rsidRPr="00C04EA9">
        <w:t>Monitoring Implications</w:t>
      </w:r>
    </w:p>
    <w:p w14:paraId="49E6E152" w14:textId="524A330E" w:rsidR="559EFC6C" w:rsidRDefault="4AB5134A" w:rsidP="00C04EA9">
      <w:r w:rsidRPr="43C0CAC4">
        <w:t xml:space="preserve">Contrary to our </w:t>
      </w:r>
      <w:r w:rsidR="1AA70A6D" w:rsidRPr="43C0CAC4">
        <w:t>expectations</w:t>
      </w:r>
      <w:r w:rsidRPr="43C0CAC4">
        <w:t xml:space="preserve">, </w:t>
      </w:r>
      <w:r w:rsidR="00F368D9" w:rsidRPr="43C0CAC4">
        <w:t>t</w:t>
      </w:r>
      <w:r w:rsidR="2F6E3288" w:rsidRPr="43C0CAC4">
        <w:t>he age of created marshes did not have a significant effect on marsh recession</w:t>
      </w:r>
      <w:r w:rsidR="6BD899B9" w:rsidRPr="43C0CAC4">
        <w:t xml:space="preserve">, </w:t>
      </w:r>
      <w:r w:rsidR="16D4EBE6" w:rsidRPr="43C0CAC4">
        <w:t>n</w:t>
      </w:r>
      <w:r w:rsidR="33581650" w:rsidRPr="43C0CAC4">
        <w:t xml:space="preserve">or </w:t>
      </w:r>
      <w:r w:rsidR="008C2695">
        <w:t xml:space="preserve">on </w:t>
      </w:r>
      <w:r w:rsidR="33581650" w:rsidRPr="43C0CAC4">
        <w:t>relative percent cover of native species</w:t>
      </w:r>
      <w:r w:rsidR="1BC119C1" w:rsidRPr="43C0CAC4">
        <w:t>.</w:t>
      </w:r>
      <w:r w:rsidR="1E0B7A18" w:rsidRPr="43C0CAC4">
        <w:t xml:space="preserve"> </w:t>
      </w:r>
      <w:r w:rsidR="008C2695" w:rsidRPr="43C0CAC4">
        <w:t xml:space="preserve">This indicates that </w:t>
      </w:r>
      <w:r w:rsidR="008C2695">
        <w:t xml:space="preserve">(1) </w:t>
      </w:r>
      <w:r w:rsidR="008C2695" w:rsidRPr="43C0CAC4">
        <w:t>well-designed and implemented tidal marsh creation projects, particularly those that account for threats such as invasive species, wake erosion and goose herbivory, may be resilient in the long term</w:t>
      </w:r>
      <w:r w:rsidR="008C2695">
        <w:t xml:space="preserve">, and (2) the success </w:t>
      </w:r>
      <w:r w:rsidR="008C2695">
        <w:lastRenderedPageBreak/>
        <w:t xml:space="preserve">trajectory of a project should be evident not long after it is completed.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43C0CAC4">
        <w:t xml:space="preserve">Since </w:t>
      </w:r>
      <w:r w:rsidR="052D76E9" w:rsidRPr="43C0CAC4">
        <w:t>no significant difference was observed in native and non-native richness between reference and created tidal marshes</w:t>
      </w:r>
      <w:r w:rsidR="72460C77" w:rsidRPr="43C0CAC4">
        <w:t xml:space="preserve">, </w:t>
      </w:r>
      <w:r w:rsidR="4FC6E863" w:rsidRPr="43C0CAC4">
        <w:t xml:space="preserve">it appears that created marshes can </w:t>
      </w:r>
      <w:r w:rsidR="330E4D6E" w:rsidRPr="43C0CAC4">
        <w:t>resemble natural marshes in their species composition</w:t>
      </w:r>
      <w:r w:rsidR="1D1D21BD" w:rsidRPr="43C0CAC4">
        <w:t xml:space="preserve"> and vegetation health</w:t>
      </w:r>
      <w:r w:rsidR="330E4D6E" w:rsidRPr="43C0CAC4">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r w:rsidR="20D0C3DD" w:rsidRPr="43C0CAC4">
        <w:t xml:space="preserve"> </w:t>
      </w:r>
      <w:r w:rsidR="008C2695">
        <w:t>Together, these findings suggest that t</w:t>
      </w:r>
      <w:r w:rsidR="20D0C3DD" w:rsidRPr="43C0CAC4">
        <w:t>he</w:t>
      </w:r>
      <w:r w:rsidR="2C310627" w:rsidRPr="43C0CAC4">
        <w:t xml:space="preserve"> </w:t>
      </w:r>
      <w:r w:rsidR="00D048B3" w:rsidRPr="43C0CAC4">
        <w:t>five-year</w:t>
      </w:r>
      <w:r w:rsidR="20D0C3DD" w:rsidRPr="43C0CAC4">
        <w:t xml:space="preserve"> </w:t>
      </w:r>
      <w:r w:rsidR="008C2695">
        <w:t>monitoring requirements of many of these projects may have been sufficient t</w:t>
      </w:r>
      <w:r w:rsidR="009C7E6E">
        <w:t xml:space="preserve">o predict their long-term outcome. </w:t>
      </w:r>
    </w:p>
    <w:p w14:paraId="3708C014" w14:textId="520788E8" w:rsidR="559EFC6C" w:rsidRDefault="559EFC6C" w:rsidP="00C04EA9"/>
    <w:p w14:paraId="06A4AD85" w14:textId="63D69DBF" w:rsidR="559EFC6C" w:rsidRPr="00C04EA9" w:rsidRDefault="0641C4F7" w:rsidP="00C04EA9">
      <w:pPr>
        <w:pStyle w:val="Heading2"/>
      </w:pPr>
      <w:r w:rsidRPr="00C04EA9">
        <w:t>Data limitations</w:t>
      </w:r>
      <w:r w:rsidR="7C4632CD" w:rsidRPr="00C04EA9">
        <w:t xml:space="preserve"> and Underlying Mechanisms</w:t>
      </w:r>
    </w:p>
    <w:p w14:paraId="2535A83D" w14:textId="19D1FAFF" w:rsidR="559EFC6C" w:rsidRDefault="0035BF81" w:rsidP="00C04EA9">
      <w:r>
        <w:t xml:space="preserve">While these findings and interpretations provide valuable decision-making tools </w:t>
      </w:r>
      <w:r w:rsidRPr="005B1331">
        <w:t>for restoration practitioners, there are key data limitations to con</w:t>
      </w:r>
      <w:r w:rsidR="3E5A20C6" w:rsidRPr="005B1331">
        <w:t xml:space="preserve">sider. </w:t>
      </w:r>
      <w:r w:rsidR="74994981" w:rsidRPr="005B1331">
        <w:t>The covariates included in these models point to important trends in marsh recession and vegetation health, but they do not identify the mecha</w:t>
      </w:r>
      <w:r w:rsidR="1965DEE5" w:rsidRPr="005B1331">
        <w:t xml:space="preserve">nisms </w:t>
      </w:r>
      <w:r w:rsidR="2E468445" w:rsidRPr="43C0CAC4">
        <w:t>underlying</w:t>
      </w:r>
      <w:r w:rsidR="1965DEE5" w:rsidRPr="005B1331">
        <w:t xml:space="preserve"> these phenomena. Further study will be required to identify the precise nature of the</w:t>
      </w:r>
      <w:r w:rsidR="32326B2D" w:rsidRPr="43C0CAC4">
        <w:t xml:space="preserv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and to develop effective goose management strategies</w:t>
      </w:r>
      <w:r w:rsidR="0D627A93" w:rsidRPr="43C0CAC4">
        <w:t>.</w:t>
      </w:r>
      <w:r w:rsidR="18684AF2" w:rsidRPr="43C0CAC4">
        <w:t xml:space="preserve"> </w:t>
      </w:r>
    </w:p>
    <w:p w14:paraId="6CE2D61F" w14:textId="2F60D073" w:rsidR="43C0CAC4" w:rsidRDefault="43C0CAC4" w:rsidP="00C04EA9"/>
    <w:p w14:paraId="2E3CE003" w14:textId="6C5374FB" w:rsidR="1A4F0DB7" w:rsidRDefault="1A4F0DB7" w:rsidP="00C04EA9">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1E9B4016" w14:textId="0870410B" w:rsidR="43C0CAC4" w:rsidRDefault="43C0CAC4" w:rsidP="00C04EA9"/>
    <w:p w14:paraId="134FABED" w14:textId="77777777" w:rsidR="00F8589F" w:rsidRPr="00C04EA9" w:rsidRDefault="00F8589F" w:rsidP="00C04EA9">
      <w:pPr>
        <w:pStyle w:val="Heading1"/>
      </w:pPr>
      <w:r w:rsidRPr="00C04EA9">
        <w:t xml:space="preserve">Conclusion </w:t>
      </w:r>
    </w:p>
    <w:p w14:paraId="08F3933A" w14:textId="3CBC5E37" w:rsidR="00B54613" w:rsidRDefault="00F8589F" w:rsidP="00C04EA9">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t>15,000 m</w:t>
      </w:r>
      <w:r w:rsidRPr="009C7E6E">
        <w:rPr>
          <w:vertAlign w:val="superscript"/>
        </w:rPr>
        <w:t>2</w:t>
      </w:r>
      <w:r>
        <w:t xml:space="preserve"> of marsh recession</w:t>
      </w:r>
      <w:r w:rsidR="009C7E6E">
        <w:t xml:space="preserve"> has occurred in created marshes of the FRE,</w:t>
      </w:r>
      <w:r>
        <w:t xml:space="preserve"> which we found to be negatively correlated with shoreline protecting structures like shear booms and offshore floating structures like log storage booms. Our findings point to wake erosion and goose herbivory as potential underlying causes of marsh recession, though further investigation into these mechanisms is warranted. Marsh recession, relative cover of native species,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2692EAE3" w14:textId="14B342C8" w:rsidR="00B54613" w:rsidRDefault="00B54613" w:rsidP="00C04EA9">
      <w:pPr>
        <w:pStyle w:val="Heading1"/>
        <w:numPr>
          <w:ilvl w:val="0"/>
          <w:numId w:val="0"/>
        </w:numPr>
      </w:pPr>
      <w:r>
        <w:lastRenderedPageBreak/>
        <w:t>Works Cited</w:t>
      </w:r>
      <w:r w:rsidR="00D048B3">
        <w:tab/>
      </w:r>
    </w:p>
    <w:p w14:paraId="7DAA5558" w14:textId="0A990C9B" w:rsidR="00B54613" w:rsidRDefault="00B54613" w:rsidP="00C04EA9"/>
    <w:p w14:paraId="56730793" w14:textId="77777777" w:rsidR="00C04EA9" w:rsidRPr="00C04EA9" w:rsidRDefault="00B54613" w:rsidP="00C04EA9">
      <w:pPr>
        <w:pStyle w:val="Bibliography"/>
        <w:ind w:left="0" w:firstLine="0"/>
        <w:rPr>
          <w:lang w:val="en-GB"/>
        </w:rPr>
      </w:pPr>
      <w:r>
        <w:fldChar w:fldCharType="begin"/>
      </w:r>
      <w:r>
        <w:instrText xml:space="preserve"> ADDIN ZOTERO_BIBL {"uncited":[],"omitted":[],"custom":[]} CSL_BIBLIOGRAPHY </w:instrText>
      </w:r>
      <w:r>
        <w:fldChar w:fldCharType="separate"/>
      </w:r>
      <w:r w:rsidR="00C04EA9" w:rsidRPr="00C04EA9">
        <w:rPr>
          <w:lang w:val="en-GB"/>
        </w:rPr>
        <w:t xml:space="preserve">Adams MA, Williams GL. 2004. Tidal marshes of the Fraser River estuary: composition, structure, and a history of marsh creation efforts to 1997. Pages 147–172 in Groulx DC, </w:t>
      </w:r>
      <w:proofErr w:type="spellStart"/>
      <w:r w:rsidR="00C04EA9" w:rsidRPr="00C04EA9">
        <w:rPr>
          <w:lang w:val="en-GB"/>
        </w:rPr>
        <w:t>Luternauer</w:t>
      </w:r>
      <w:proofErr w:type="spellEnd"/>
      <w:r w:rsidR="00C04EA9" w:rsidRPr="00C04EA9">
        <w:rPr>
          <w:lang w:val="en-GB"/>
        </w:rPr>
        <w:t xml:space="preserve"> JL, </w:t>
      </w:r>
      <w:proofErr w:type="spellStart"/>
      <w:r w:rsidR="00C04EA9" w:rsidRPr="00C04EA9">
        <w:rPr>
          <w:lang w:val="en-GB"/>
        </w:rPr>
        <w:t>Bilderback</w:t>
      </w:r>
      <w:proofErr w:type="spellEnd"/>
      <w:r w:rsidR="00C04EA9" w:rsidRPr="00C04EA9">
        <w:rPr>
          <w:lang w:val="en-GB"/>
        </w:rPr>
        <w:t xml:space="preserve"> DE, editors. Fraser River Delta, British Columbia: Issues of an Urban Estuary. Available from https://geoscan.nrcan.gc.ca/starweb/geoscan/servlet.starweb?path=geoscan/fulle.web&amp;search1=R=215772 (accessed September 7, 2021).</w:t>
      </w:r>
    </w:p>
    <w:p w14:paraId="15F66F04" w14:textId="77777777" w:rsidR="00C04EA9" w:rsidRPr="00C04EA9" w:rsidRDefault="00C04EA9" w:rsidP="00C04EA9">
      <w:pPr>
        <w:pStyle w:val="Bibliography"/>
        <w:ind w:left="0" w:firstLine="0"/>
        <w:rPr>
          <w:lang w:val="en-GB"/>
        </w:rPr>
      </w:pPr>
      <w:proofErr w:type="spellStart"/>
      <w:r w:rsidRPr="00C04EA9">
        <w:rPr>
          <w:lang w:val="en-GB"/>
        </w:rPr>
        <w:t>Ausenco</w:t>
      </w:r>
      <w:proofErr w:type="spellEnd"/>
      <w:r w:rsidRPr="00C04EA9">
        <w:rPr>
          <w:lang w:val="en-GB"/>
        </w:rPr>
        <w:t xml:space="preserve"> Sandwell. 2011. Climate Change Adaption Guidelines for Sea Dikes and Coastal Flood Hazard Land Use. Page 59. BC Ministry of Environment. Available from https://www2.gov.bc.ca/assets/gov/environment/air-land-water/water/integrated-flood-hazard-mgmt/sea_dike_guidelines.pdf.</w:t>
      </w:r>
    </w:p>
    <w:p w14:paraId="2A0DB369" w14:textId="77777777" w:rsidR="00C04EA9" w:rsidRPr="00C04EA9" w:rsidRDefault="00C04EA9" w:rsidP="00C04EA9">
      <w:pPr>
        <w:pStyle w:val="Bibliography"/>
        <w:ind w:left="0" w:firstLine="0"/>
        <w:rPr>
          <w:lang w:val="en-GB"/>
        </w:rPr>
      </w:pPr>
      <w:proofErr w:type="spellStart"/>
      <w:r w:rsidRPr="00C04EA9">
        <w:rPr>
          <w:lang w:val="en-GB"/>
        </w:rPr>
        <w:t>Avenza</w:t>
      </w:r>
      <w:proofErr w:type="spellEnd"/>
      <w:r w:rsidRPr="00C04EA9">
        <w:rPr>
          <w:lang w:val="en-GB"/>
        </w:rPr>
        <w:t xml:space="preserve"> Systems Inc. 2021. </w:t>
      </w:r>
      <w:proofErr w:type="spellStart"/>
      <w:r w:rsidRPr="00C04EA9">
        <w:rPr>
          <w:lang w:val="en-GB"/>
        </w:rPr>
        <w:t>Avenza</w:t>
      </w:r>
      <w:proofErr w:type="spellEnd"/>
      <w:r w:rsidRPr="00C04EA9">
        <w:rPr>
          <w:lang w:val="en-GB"/>
        </w:rPr>
        <w:t xml:space="preserve"> Maps. Toronto, Ontario.</w:t>
      </w:r>
    </w:p>
    <w:p w14:paraId="6AA89D81" w14:textId="77777777" w:rsidR="00C04EA9" w:rsidRPr="00C04EA9" w:rsidRDefault="00C04EA9" w:rsidP="00C04EA9">
      <w:pPr>
        <w:pStyle w:val="Bibliography"/>
        <w:ind w:left="0" w:firstLine="0"/>
        <w:rPr>
          <w:lang w:val="en-GB"/>
        </w:rPr>
      </w:pPr>
      <w:proofErr w:type="spellStart"/>
      <w:r w:rsidRPr="00C04EA9">
        <w:rPr>
          <w:lang w:val="en-GB"/>
        </w:rPr>
        <w:t>Balke</w:t>
      </w:r>
      <w:proofErr w:type="spellEnd"/>
      <w:r w:rsidRPr="00C04EA9">
        <w:rPr>
          <w:lang w:val="en-GB"/>
        </w:rPr>
        <w:t xml:space="preserve"> E. 2017. Investigating the role of elevated salinity in the recession of a large brackish marsh in the Fraser River estuary. Masters Project. Simon Fraser University &amp; British Columbia Institute of Technology, Burnaby.</w:t>
      </w:r>
    </w:p>
    <w:p w14:paraId="61AF6050" w14:textId="77777777" w:rsidR="00C04EA9" w:rsidRPr="00C04EA9" w:rsidRDefault="00C04EA9" w:rsidP="00C04EA9">
      <w:pPr>
        <w:pStyle w:val="Bibliography"/>
        <w:ind w:left="0" w:firstLine="0"/>
        <w:rPr>
          <w:lang w:val="en-GB"/>
        </w:rPr>
      </w:pPr>
      <w:r w:rsidRPr="00C04EA9">
        <w:rPr>
          <w:lang w:val="en-GB"/>
        </w:rPr>
        <w:t xml:space="preserve">Barbier EB, Hacker SD, Kennedy C, Koch EW, Stier AC, Silliman BR. 2011. The value of estuarine and coastal ecosystem services. Ecological Monographs </w:t>
      </w:r>
      <w:r w:rsidRPr="00C04EA9">
        <w:rPr>
          <w:b/>
          <w:bCs/>
          <w:lang w:val="en-GB"/>
        </w:rPr>
        <w:t>81</w:t>
      </w:r>
      <w:r w:rsidRPr="00C04EA9">
        <w:rPr>
          <w:lang w:val="en-GB"/>
        </w:rPr>
        <w:t>:169–193.</w:t>
      </w:r>
    </w:p>
    <w:p w14:paraId="200EBFF8" w14:textId="77777777" w:rsidR="00C04EA9" w:rsidRPr="00C04EA9" w:rsidRDefault="00C04EA9" w:rsidP="00C04EA9">
      <w:pPr>
        <w:pStyle w:val="Bibliography"/>
        <w:ind w:left="0" w:firstLine="0"/>
        <w:rPr>
          <w:lang w:val="en-GB"/>
        </w:rPr>
      </w:pPr>
      <w:proofErr w:type="spellStart"/>
      <w:r w:rsidRPr="00C04EA9">
        <w:rPr>
          <w:lang w:val="en-GB"/>
        </w:rPr>
        <w:t>Bartoń</w:t>
      </w:r>
      <w:proofErr w:type="spellEnd"/>
      <w:r w:rsidRPr="00C04EA9">
        <w:rPr>
          <w:lang w:val="en-GB"/>
        </w:rPr>
        <w:t xml:space="preserve"> K. 2020. </w:t>
      </w:r>
      <w:proofErr w:type="spellStart"/>
      <w:r w:rsidRPr="00C04EA9">
        <w:rPr>
          <w:lang w:val="en-GB"/>
        </w:rPr>
        <w:t>MuMIn</w:t>
      </w:r>
      <w:proofErr w:type="spellEnd"/>
      <w:r w:rsidRPr="00C04EA9">
        <w:rPr>
          <w:lang w:val="en-GB"/>
        </w:rPr>
        <w:t>: Multi-Model Inference. Available from https://CRAN.R-project.org/package=MuMIn.</w:t>
      </w:r>
    </w:p>
    <w:p w14:paraId="70E75DF0" w14:textId="77777777" w:rsidR="00C04EA9" w:rsidRPr="00C04EA9" w:rsidRDefault="00C04EA9" w:rsidP="00C04EA9">
      <w:pPr>
        <w:pStyle w:val="Bibliography"/>
        <w:ind w:left="0" w:firstLine="0"/>
        <w:rPr>
          <w:lang w:val="en-GB"/>
        </w:rPr>
      </w:pPr>
      <w:r w:rsidRPr="00C04EA9">
        <w:rPr>
          <w:lang w:val="en-GB"/>
        </w:rPr>
        <w:t xml:space="preserve">Bates D, </w:t>
      </w:r>
      <w:proofErr w:type="spellStart"/>
      <w:r w:rsidRPr="00C04EA9">
        <w:rPr>
          <w:lang w:val="en-GB"/>
        </w:rPr>
        <w:t>Mächler</w:t>
      </w:r>
      <w:proofErr w:type="spellEnd"/>
      <w:r w:rsidRPr="00C04EA9">
        <w:rPr>
          <w:lang w:val="en-GB"/>
        </w:rPr>
        <w:t xml:space="preserve"> M, </w:t>
      </w:r>
      <w:proofErr w:type="spellStart"/>
      <w:r w:rsidRPr="00C04EA9">
        <w:rPr>
          <w:lang w:val="en-GB"/>
        </w:rPr>
        <w:t>Bolker</w:t>
      </w:r>
      <w:proofErr w:type="spellEnd"/>
      <w:r w:rsidRPr="00C04EA9">
        <w:rPr>
          <w:lang w:val="en-GB"/>
        </w:rPr>
        <w:t xml:space="preserve"> B, Walker S. 2015. Fitting Linear Mixed-Effects Models Using </w:t>
      </w:r>
      <w:r w:rsidRPr="00C04EA9">
        <w:rPr>
          <w:b/>
          <w:bCs/>
          <w:lang w:val="en-GB"/>
        </w:rPr>
        <w:t>lme4</w:t>
      </w:r>
      <w:r w:rsidRPr="00C04EA9">
        <w:rPr>
          <w:lang w:val="en-GB"/>
        </w:rPr>
        <w:t xml:space="preserve">. Journal of Statistical Software </w:t>
      </w:r>
      <w:r w:rsidRPr="00C04EA9">
        <w:rPr>
          <w:b/>
          <w:bCs/>
          <w:lang w:val="en-GB"/>
        </w:rPr>
        <w:t>67</w:t>
      </w:r>
      <w:r w:rsidRPr="00C04EA9">
        <w:rPr>
          <w:lang w:val="en-GB"/>
        </w:rPr>
        <w:t>. Available from http://www.jstatsoft.org/v67/i01/ (accessed September 7, 2021).</w:t>
      </w:r>
    </w:p>
    <w:p w14:paraId="770BC003" w14:textId="77777777" w:rsidR="00C04EA9" w:rsidRPr="00C04EA9" w:rsidRDefault="00C04EA9" w:rsidP="00C04EA9">
      <w:pPr>
        <w:pStyle w:val="Bibliography"/>
        <w:ind w:left="0" w:firstLine="0"/>
        <w:rPr>
          <w:lang w:val="en-GB"/>
        </w:rPr>
      </w:pPr>
      <w:r w:rsidRPr="00C04EA9">
        <w:rPr>
          <w:lang w:val="en-GB"/>
        </w:rPr>
        <w:t xml:space="preserve">Bottom DL, </w:t>
      </w:r>
      <w:proofErr w:type="spellStart"/>
      <w:r w:rsidRPr="00C04EA9">
        <w:rPr>
          <w:lang w:val="en-GB"/>
        </w:rPr>
        <w:t>Simenstad</w:t>
      </w:r>
      <w:proofErr w:type="spellEnd"/>
      <w:r w:rsidRPr="00C04EA9">
        <w:rPr>
          <w:lang w:val="en-GB"/>
        </w:rPr>
        <w:t xml:space="preserve"> CA, Burke J, Baptista AM, Jay DA. 2005. Salmon at river’s end: the role of the estuary in the decline and recovery of Columbia River salmon. Page 246. NOAA Tech. Memo NMFS-NWFSC-68. U.S. Dept. </w:t>
      </w:r>
      <w:proofErr w:type="spellStart"/>
      <w:r w:rsidRPr="00C04EA9">
        <w:rPr>
          <w:lang w:val="en-GB"/>
        </w:rPr>
        <w:t>Commer</w:t>
      </w:r>
      <w:proofErr w:type="spellEnd"/>
      <w:r w:rsidRPr="00C04EA9">
        <w:rPr>
          <w:lang w:val="en-GB"/>
        </w:rPr>
        <w:t>. Available from https://pdxscholar.library.pdx.edu/cgi/viewcontent.cgi?article=1023&amp;context=cengin_fac (accessed October 20, 2021).</w:t>
      </w:r>
    </w:p>
    <w:p w14:paraId="18D22ECD" w14:textId="77777777" w:rsidR="00C04EA9" w:rsidRPr="00C04EA9" w:rsidRDefault="00C04EA9" w:rsidP="00C04EA9">
      <w:pPr>
        <w:pStyle w:val="Bibliography"/>
        <w:ind w:left="0" w:firstLine="0"/>
        <w:rPr>
          <w:lang w:val="en-GB"/>
        </w:rPr>
      </w:pPr>
      <w:r w:rsidRPr="00C04EA9">
        <w:rPr>
          <w:lang w:val="en-GB"/>
        </w:rPr>
        <w:t xml:space="preserve">Boyle CA. 1997. Changes in Land Cover and Subsequent Effects on Lower Fraser Basin Ecosystems from 1827 to 1990. Environmental Management </w:t>
      </w:r>
      <w:r w:rsidRPr="00C04EA9">
        <w:rPr>
          <w:b/>
          <w:bCs/>
          <w:lang w:val="en-GB"/>
        </w:rPr>
        <w:t>21</w:t>
      </w:r>
      <w:r w:rsidRPr="00C04EA9">
        <w:rPr>
          <w:lang w:val="en-GB"/>
        </w:rPr>
        <w:t>:185–196.</w:t>
      </w:r>
    </w:p>
    <w:p w14:paraId="525A1DC0" w14:textId="77777777" w:rsidR="00C04EA9" w:rsidRPr="00C04EA9" w:rsidRDefault="00C04EA9" w:rsidP="00C04EA9">
      <w:pPr>
        <w:pStyle w:val="Bibliography"/>
        <w:ind w:left="0" w:firstLine="0"/>
        <w:rPr>
          <w:lang w:val="en-GB"/>
        </w:rPr>
      </w:pPr>
      <w:r w:rsidRPr="00C04EA9">
        <w:rPr>
          <w:lang w:val="en-GB"/>
        </w:rPr>
        <w:t xml:space="preserve">Bradford MJ, Macdonald JS, </w:t>
      </w:r>
      <w:proofErr w:type="spellStart"/>
      <w:r w:rsidRPr="00C04EA9">
        <w:rPr>
          <w:lang w:val="en-GB"/>
        </w:rPr>
        <w:t>Levings</w:t>
      </w:r>
      <w:proofErr w:type="spellEnd"/>
      <w:r w:rsidRPr="00C04EA9">
        <w:rPr>
          <w:lang w:val="en-GB"/>
        </w:rPr>
        <w:t xml:space="preserve"> CD. 2017. Monitoring fish habitat compensation in the Pacific region: lessons from the past 30 years. Page vi + 26. 2017/033, DFO Can. Sci. </w:t>
      </w:r>
      <w:proofErr w:type="spellStart"/>
      <w:r w:rsidRPr="00C04EA9">
        <w:rPr>
          <w:lang w:val="en-GB"/>
        </w:rPr>
        <w:t>Advis</w:t>
      </w:r>
      <w:proofErr w:type="spellEnd"/>
      <w:r w:rsidRPr="00C04EA9">
        <w:rPr>
          <w:lang w:val="en-GB"/>
        </w:rPr>
        <w:t>. Sec. Res. Doc. Fisheries and Oceans Canada, Ottawa.</w:t>
      </w:r>
    </w:p>
    <w:p w14:paraId="66344030" w14:textId="77777777" w:rsidR="00C04EA9" w:rsidRPr="00C04EA9" w:rsidRDefault="00C04EA9" w:rsidP="00C04EA9">
      <w:pPr>
        <w:pStyle w:val="Bibliography"/>
        <w:ind w:left="0" w:firstLine="0"/>
        <w:rPr>
          <w:lang w:val="en-GB"/>
        </w:rPr>
      </w:pPr>
      <w:proofErr w:type="spellStart"/>
      <w:r w:rsidRPr="00C04EA9">
        <w:rPr>
          <w:lang w:val="en-GB"/>
        </w:rPr>
        <w:t>Breheny</w:t>
      </w:r>
      <w:proofErr w:type="spellEnd"/>
      <w:r w:rsidRPr="00C04EA9">
        <w:rPr>
          <w:lang w:val="en-GB"/>
        </w:rPr>
        <w:t xml:space="preserve"> P, Burchett W. 2017. Visualization of Regression Models Using </w:t>
      </w:r>
      <w:proofErr w:type="spellStart"/>
      <w:r w:rsidRPr="00C04EA9">
        <w:rPr>
          <w:lang w:val="en-GB"/>
        </w:rPr>
        <w:t>visreg</w:t>
      </w:r>
      <w:proofErr w:type="spellEnd"/>
      <w:r w:rsidRPr="00C04EA9">
        <w:rPr>
          <w:lang w:val="en-GB"/>
        </w:rPr>
        <w:t xml:space="preserve">. The R Journal </w:t>
      </w:r>
      <w:r w:rsidRPr="00C04EA9">
        <w:rPr>
          <w:b/>
          <w:bCs/>
          <w:lang w:val="en-GB"/>
        </w:rPr>
        <w:t>9</w:t>
      </w:r>
      <w:r w:rsidRPr="00C04EA9">
        <w:rPr>
          <w:lang w:val="en-GB"/>
        </w:rPr>
        <w:t>:56–71.</w:t>
      </w:r>
    </w:p>
    <w:p w14:paraId="7D8F71C9" w14:textId="77777777" w:rsidR="00C04EA9" w:rsidRPr="00C04EA9" w:rsidRDefault="00C04EA9" w:rsidP="00C04EA9">
      <w:pPr>
        <w:pStyle w:val="Bibliography"/>
        <w:ind w:left="0" w:firstLine="0"/>
        <w:rPr>
          <w:lang w:val="en-GB"/>
        </w:rPr>
      </w:pPr>
      <w:r w:rsidRPr="00C04EA9">
        <w:rPr>
          <w:lang w:val="en-GB"/>
        </w:rPr>
        <w:t xml:space="preserve">Brophy LS, Greene CM, Hare VC, </w:t>
      </w:r>
      <w:proofErr w:type="spellStart"/>
      <w:r w:rsidRPr="00C04EA9">
        <w:rPr>
          <w:lang w:val="en-GB"/>
        </w:rPr>
        <w:t>Holycross</w:t>
      </w:r>
      <w:proofErr w:type="spellEnd"/>
      <w:r w:rsidRPr="00C04EA9">
        <w:rPr>
          <w:lang w:val="en-GB"/>
        </w:rPr>
        <w:t xml:space="preserve"> B, Lanier A, Heady WN, O’Connor K, </w:t>
      </w:r>
      <w:proofErr w:type="spellStart"/>
      <w:r w:rsidRPr="00C04EA9">
        <w:rPr>
          <w:lang w:val="en-GB"/>
        </w:rPr>
        <w:t>Imaki</w:t>
      </w:r>
      <w:proofErr w:type="spellEnd"/>
      <w:r w:rsidRPr="00C04EA9">
        <w:rPr>
          <w:lang w:val="en-GB"/>
        </w:rPr>
        <w:t xml:space="preserve"> H, Haddad T, Dana R. 2019. Insights into estuary habitat loss in the western United States using a new method for mapping maximum extent of tidal wetlands. PLOS ONE </w:t>
      </w:r>
      <w:proofErr w:type="gramStart"/>
      <w:r w:rsidRPr="00C04EA9">
        <w:rPr>
          <w:b/>
          <w:bCs/>
          <w:lang w:val="en-GB"/>
        </w:rPr>
        <w:t>14</w:t>
      </w:r>
      <w:r w:rsidRPr="00C04EA9">
        <w:rPr>
          <w:lang w:val="en-GB"/>
        </w:rPr>
        <w:t>:e</w:t>
      </w:r>
      <w:proofErr w:type="gramEnd"/>
      <w:r w:rsidRPr="00C04EA9">
        <w:rPr>
          <w:lang w:val="en-GB"/>
        </w:rPr>
        <w:t>0218558.</w:t>
      </w:r>
    </w:p>
    <w:p w14:paraId="030D31FF" w14:textId="77777777" w:rsidR="00C04EA9" w:rsidRPr="00C04EA9" w:rsidRDefault="00C04EA9" w:rsidP="00C04EA9">
      <w:pPr>
        <w:pStyle w:val="Bibliography"/>
        <w:ind w:left="0" w:firstLine="0"/>
        <w:rPr>
          <w:lang w:val="en-GB"/>
        </w:rPr>
      </w:pPr>
      <w:r w:rsidRPr="00C04EA9">
        <w:rPr>
          <w:lang w:val="en-GB"/>
        </w:rPr>
        <w:t xml:space="preserve">Butler RW, Campbell RW. 1987. The Birds of the Fraser River Delta: Populations, </w:t>
      </w:r>
      <w:proofErr w:type="gramStart"/>
      <w:r w:rsidRPr="00C04EA9">
        <w:rPr>
          <w:lang w:val="en-GB"/>
        </w:rPr>
        <w:t>Ecology</w:t>
      </w:r>
      <w:proofErr w:type="gramEnd"/>
      <w:r w:rsidRPr="00C04EA9">
        <w:rPr>
          <w:lang w:val="en-GB"/>
        </w:rPr>
        <w:t xml:space="preserve"> and International Significance. Occasional Paper </w:t>
      </w:r>
      <w:r w:rsidRPr="00C04EA9">
        <w:rPr>
          <w:b/>
          <w:bCs/>
          <w:lang w:val="en-GB"/>
        </w:rPr>
        <w:t>65</w:t>
      </w:r>
      <w:r w:rsidRPr="00C04EA9">
        <w:rPr>
          <w:lang w:val="en-GB"/>
        </w:rPr>
        <w:t>:1–73.</w:t>
      </w:r>
    </w:p>
    <w:p w14:paraId="2C43AE6C" w14:textId="77777777" w:rsidR="00C04EA9" w:rsidRPr="00C04EA9" w:rsidRDefault="00C04EA9" w:rsidP="00C04EA9">
      <w:pPr>
        <w:pStyle w:val="Bibliography"/>
        <w:ind w:left="0" w:firstLine="0"/>
        <w:rPr>
          <w:lang w:val="en-GB"/>
        </w:rPr>
      </w:pPr>
      <w:proofErr w:type="spellStart"/>
      <w:r w:rsidRPr="00C04EA9">
        <w:rPr>
          <w:lang w:val="en-GB"/>
        </w:rPr>
        <w:t>Chalifour</w:t>
      </w:r>
      <w:proofErr w:type="spellEnd"/>
      <w:r w:rsidRPr="00C04EA9">
        <w:rPr>
          <w:lang w:val="en-GB"/>
        </w:rPr>
        <w:t xml:space="preserve"> L, Scott DC, </w:t>
      </w:r>
      <w:proofErr w:type="spellStart"/>
      <w:r w:rsidRPr="00C04EA9">
        <w:rPr>
          <w:lang w:val="en-GB"/>
        </w:rPr>
        <w:t>MacDuffee</w:t>
      </w:r>
      <w:proofErr w:type="spellEnd"/>
      <w:r w:rsidRPr="00C04EA9">
        <w:rPr>
          <w:lang w:val="en-GB"/>
        </w:rPr>
        <w:t xml:space="preserve"> M, </w:t>
      </w:r>
      <w:proofErr w:type="spellStart"/>
      <w:r w:rsidRPr="00C04EA9">
        <w:rPr>
          <w:lang w:val="en-GB"/>
        </w:rPr>
        <w:t>Iacarella</w:t>
      </w:r>
      <w:proofErr w:type="spellEnd"/>
      <w:r w:rsidRPr="00C04EA9">
        <w:rPr>
          <w:lang w:val="en-GB"/>
        </w:rPr>
        <w:t xml:space="preserve"> JC, Martin TG, Baum JK. 2019. Habitat use by juvenile salmon, other migratory fish, and resident fish species underscores the importance of estuarine habitat mosaics. Marine Ecology Progress Series </w:t>
      </w:r>
      <w:r w:rsidRPr="00C04EA9">
        <w:rPr>
          <w:b/>
          <w:bCs/>
          <w:lang w:val="en-GB"/>
        </w:rPr>
        <w:t>625</w:t>
      </w:r>
      <w:r w:rsidRPr="00C04EA9">
        <w:rPr>
          <w:lang w:val="en-GB"/>
        </w:rPr>
        <w:t>:145–162.</w:t>
      </w:r>
    </w:p>
    <w:p w14:paraId="3B873436" w14:textId="77777777" w:rsidR="00C04EA9" w:rsidRPr="00C04EA9" w:rsidRDefault="00C04EA9" w:rsidP="00C04EA9">
      <w:pPr>
        <w:pStyle w:val="Bibliography"/>
        <w:ind w:left="0" w:firstLine="0"/>
        <w:rPr>
          <w:lang w:val="en-GB"/>
        </w:rPr>
      </w:pPr>
      <w:proofErr w:type="spellStart"/>
      <w:r w:rsidRPr="00C04EA9">
        <w:rPr>
          <w:lang w:val="en-GB"/>
        </w:rPr>
        <w:t>Chalifour</w:t>
      </w:r>
      <w:proofErr w:type="spellEnd"/>
      <w:r w:rsidRPr="00C04EA9">
        <w:rPr>
          <w:lang w:val="en-GB"/>
        </w:rPr>
        <w:t xml:space="preserve"> L, Scott DC, </w:t>
      </w:r>
      <w:proofErr w:type="spellStart"/>
      <w:r w:rsidRPr="00C04EA9">
        <w:rPr>
          <w:lang w:val="en-GB"/>
        </w:rPr>
        <w:t>MacDuffee</w:t>
      </w:r>
      <w:proofErr w:type="spellEnd"/>
      <w:r w:rsidRPr="00C04EA9">
        <w:rPr>
          <w:lang w:val="en-GB"/>
        </w:rPr>
        <w:t xml:space="preserve"> M, Stark S, Dower JF, Beacham TD, Martin TG, Baum JK. 2021. Chinook salmon exhibit long-term rearing and early marine growth in the Fraser River, British Columbia, a large urban estuary. Canadian Journal of Fisheries and Aquatic Sciences </w:t>
      </w:r>
      <w:r w:rsidRPr="00C04EA9">
        <w:rPr>
          <w:b/>
          <w:bCs/>
          <w:lang w:val="en-GB"/>
        </w:rPr>
        <w:t>78</w:t>
      </w:r>
      <w:r w:rsidRPr="00C04EA9">
        <w:rPr>
          <w:lang w:val="en-GB"/>
        </w:rPr>
        <w:t>:539–550.</w:t>
      </w:r>
    </w:p>
    <w:p w14:paraId="4CEAD754" w14:textId="77777777" w:rsidR="00C04EA9" w:rsidRPr="00C04EA9" w:rsidRDefault="00C04EA9" w:rsidP="00C04EA9">
      <w:pPr>
        <w:pStyle w:val="Bibliography"/>
        <w:ind w:left="0" w:firstLine="0"/>
        <w:rPr>
          <w:lang w:val="en-GB"/>
        </w:rPr>
      </w:pPr>
      <w:r w:rsidRPr="00C04EA9">
        <w:rPr>
          <w:lang w:val="en-GB"/>
        </w:rPr>
        <w:t>Community Mapping Network (CMN). 2021. BIEAP - FREMP Atlas. Available from https://cmnmaps.ca/dfo_fremp/ (accessed November 22, 2021).</w:t>
      </w:r>
    </w:p>
    <w:p w14:paraId="685397F1" w14:textId="77777777" w:rsidR="00C04EA9" w:rsidRPr="00C04EA9" w:rsidRDefault="00C04EA9" w:rsidP="00C04EA9">
      <w:pPr>
        <w:pStyle w:val="Bibliography"/>
        <w:ind w:left="0" w:firstLine="0"/>
        <w:rPr>
          <w:lang w:val="en-GB"/>
        </w:rPr>
      </w:pPr>
      <w:r w:rsidRPr="00C04EA9">
        <w:rPr>
          <w:lang w:val="en-GB"/>
        </w:rPr>
        <w:t xml:space="preserve">Crain CM, Silliman BR, </w:t>
      </w:r>
      <w:proofErr w:type="spellStart"/>
      <w:r w:rsidRPr="00C04EA9">
        <w:rPr>
          <w:lang w:val="en-GB"/>
        </w:rPr>
        <w:t>Bertness</w:t>
      </w:r>
      <w:proofErr w:type="spellEnd"/>
      <w:r w:rsidRPr="00C04EA9">
        <w:rPr>
          <w:lang w:val="en-GB"/>
        </w:rPr>
        <w:t xml:space="preserve"> SL, </w:t>
      </w:r>
      <w:proofErr w:type="spellStart"/>
      <w:r w:rsidRPr="00C04EA9">
        <w:rPr>
          <w:lang w:val="en-GB"/>
        </w:rPr>
        <w:t>Bertness</w:t>
      </w:r>
      <w:proofErr w:type="spellEnd"/>
      <w:r w:rsidRPr="00C04EA9">
        <w:rPr>
          <w:lang w:val="en-GB"/>
        </w:rPr>
        <w:t xml:space="preserve"> MD. 2004. Physical and Biotic Drivers of Plant Distribution Across Estuarine Salinity Gradients. Ecology </w:t>
      </w:r>
      <w:r w:rsidRPr="00C04EA9">
        <w:rPr>
          <w:b/>
          <w:bCs/>
          <w:lang w:val="en-GB"/>
        </w:rPr>
        <w:t>85</w:t>
      </w:r>
      <w:r w:rsidRPr="00C04EA9">
        <w:rPr>
          <w:lang w:val="en-GB"/>
        </w:rPr>
        <w:t>:2539–2549.</w:t>
      </w:r>
    </w:p>
    <w:p w14:paraId="69F8DE00" w14:textId="77777777" w:rsidR="00C04EA9" w:rsidRPr="00C04EA9" w:rsidRDefault="00C04EA9" w:rsidP="00C04EA9">
      <w:pPr>
        <w:pStyle w:val="Bibliography"/>
        <w:ind w:left="0" w:firstLine="0"/>
        <w:rPr>
          <w:lang w:val="en-GB"/>
        </w:rPr>
      </w:pPr>
      <w:r w:rsidRPr="00C04EA9">
        <w:rPr>
          <w:lang w:val="en-GB"/>
        </w:rPr>
        <w:t xml:space="preserve">Crandell CJ. 2001. Effect of grazing by Branta canadensis (Canada Geese) on the fitness of </w:t>
      </w:r>
      <w:proofErr w:type="spellStart"/>
      <w:r w:rsidRPr="00C04EA9">
        <w:rPr>
          <w:lang w:val="en-GB"/>
        </w:rPr>
        <w:t>Carex</w:t>
      </w:r>
      <w:proofErr w:type="spellEnd"/>
      <w:r w:rsidRPr="00C04EA9">
        <w:rPr>
          <w:lang w:val="en-GB"/>
        </w:rPr>
        <w:t xml:space="preserve"> </w:t>
      </w:r>
      <w:proofErr w:type="spellStart"/>
      <w:r w:rsidRPr="00C04EA9">
        <w:rPr>
          <w:lang w:val="en-GB"/>
        </w:rPr>
        <w:t>lyngbyei</w:t>
      </w:r>
      <w:proofErr w:type="spellEnd"/>
      <w:r w:rsidRPr="00C04EA9">
        <w:rPr>
          <w:lang w:val="en-GB"/>
        </w:rPr>
        <w:t xml:space="preserve"> (Lyngby’s sedge) at a restored wetland in the Duwamish River Estuary. </w:t>
      </w:r>
      <w:proofErr w:type="spellStart"/>
      <w:r w:rsidRPr="00C04EA9">
        <w:rPr>
          <w:lang w:val="en-GB"/>
        </w:rPr>
        <w:t>Masters</w:t>
      </w:r>
      <w:proofErr w:type="spellEnd"/>
      <w:r w:rsidRPr="00C04EA9">
        <w:rPr>
          <w:lang w:val="en-GB"/>
        </w:rPr>
        <w:t xml:space="preserve"> Thesis. University of Washington, Seattle, WA.</w:t>
      </w:r>
    </w:p>
    <w:p w14:paraId="0B69A3F5" w14:textId="77777777" w:rsidR="00C04EA9" w:rsidRPr="00C04EA9" w:rsidRDefault="00C04EA9" w:rsidP="00C04EA9">
      <w:pPr>
        <w:pStyle w:val="Bibliography"/>
        <w:ind w:left="0" w:firstLine="0"/>
        <w:rPr>
          <w:lang w:val="en-GB"/>
        </w:rPr>
      </w:pPr>
      <w:r w:rsidRPr="00C04EA9">
        <w:rPr>
          <w:lang w:val="en-GB"/>
        </w:rPr>
        <w:t xml:space="preserve">Dahl TE. 1990. </w:t>
      </w:r>
      <w:proofErr w:type="gramStart"/>
      <w:r w:rsidRPr="00C04EA9">
        <w:rPr>
          <w:lang w:val="en-GB"/>
        </w:rPr>
        <w:t>Wetlands</w:t>
      </w:r>
      <w:proofErr w:type="gramEnd"/>
      <w:r w:rsidRPr="00C04EA9">
        <w:rPr>
          <w:lang w:val="en-GB"/>
        </w:rPr>
        <w:t xml:space="preserve"> losses in the United States 1780s to 1980s. Page 13. U.S. Department of the Interior, Fish and Wildlife Research. Available from </w:t>
      </w:r>
      <w:r w:rsidRPr="00C04EA9">
        <w:rPr>
          <w:lang w:val="en-GB"/>
        </w:rPr>
        <w:lastRenderedPageBreak/>
        <w:t>https://www.fws.gov/wetlands/documents/Wetlands-Losses-in-the-United-States-1780s-to-1980s.pdf (accessed October 19, 2021).</w:t>
      </w:r>
    </w:p>
    <w:p w14:paraId="6EC3AE71" w14:textId="77777777" w:rsidR="00C04EA9" w:rsidRPr="00C04EA9" w:rsidRDefault="00C04EA9" w:rsidP="00C04EA9">
      <w:pPr>
        <w:pStyle w:val="Bibliography"/>
        <w:ind w:left="0" w:firstLine="0"/>
        <w:rPr>
          <w:lang w:val="en-GB"/>
        </w:rPr>
      </w:pPr>
      <w:r w:rsidRPr="00C04EA9">
        <w:rPr>
          <w:lang w:val="en-GB"/>
        </w:rPr>
        <w:t xml:space="preserve">Dawe NK, Boyd WS, Martin T, Anderson S, Wright M. 2015. Significant marsh primary production is being lost from the Campbell River estuary: another case of too many resident Canada Geese (Branta canadensis)? </w:t>
      </w:r>
      <w:r w:rsidRPr="00C04EA9">
        <w:rPr>
          <w:b/>
          <w:bCs/>
          <w:lang w:val="en-GB"/>
        </w:rPr>
        <w:t>25</w:t>
      </w:r>
      <w:r w:rsidRPr="00C04EA9">
        <w:rPr>
          <w:lang w:val="en-GB"/>
        </w:rPr>
        <w:t>:11.</w:t>
      </w:r>
    </w:p>
    <w:p w14:paraId="640806FB" w14:textId="77777777" w:rsidR="00C04EA9" w:rsidRPr="00C04EA9" w:rsidRDefault="00C04EA9" w:rsidP="00C04EA9">
      <w:pPr>
        <w:pStyle w:val="Bibliography"/>
        <w:ind w:left="0" w:firstLine="0"/>
        <w:rPr>
          <w:lang w:val="en-GB"/>
        </w:rPr>
      </w:pPr>
      <w:r w:rsidRPr="00C04EA9">
        <w:rPr>
          <w:lang w:val="en-GB"/>
        </w:rPr>
        <w:t>Department of Fisheries and Oceans. 1986. Policy for the management of fish habitat. Pages 1–32. Communications Directorate, Ottawa, Ontario.</w:t>
      </w:r>
    </w:p>
    <w:p w14:paraId="2300B49C" w14:textId="77777777" w:rsidR="00C04EA9" w:rsidRPr="00C04EA9" w:rsidRDefault="00C04EA9" w:rsidP="00C04EA9">
      <w:pPr>
        <w:pStyle w:val="Bibliography"/>
        <w:ind w:left="0" w:firstLine="0"/>
        <w:rPr>
          <w:lang w:val="en-GB"/>
        </w:rPr>
      </w:pPr>
      <w:r w:rsidRPr="00C04EA9">
        <w:rPr>
          <w:lang w:val="en-GB"/>
        </w:rPr>
        <w:t xml:space="preserve">Engels JG, Jensen K. 2009. Patterns of wetland plant diversity along estuarine stress gradients of the Elbe (Germany) and Connecticut (USA) Rivers. Plant Ecology &amp; Diversity </w:t>
      </w:r>
      <w:r w:rsidRPr="00C04EA9">
        <w:rPr>
          <w:b/>
          <w:bCs/>
          <w:lang w:val="en-GB"/>
        </w:rPr>
        <w:t>2</w:t>
      </w:r>
      <w:r w:rsidRPr="00C04EA9">
        <w:rPr>
          <w:lang w:val="en-GB"/>
        </w:rPr>
        <w:t>:301–311.</w:t>
      </w:r>
    </w:p>
    <w:p w14:paraId="6D1D8DF3" w14:textId="77777777" w:rsidR="00C04EA9" w:rsidRPr="00C04EA9" w:rsidRDefault="00C04EA9" w:rsidP="00C04EA9">
      <w:pPr>
        <w:pStyle w:val="Bibliography"/>
        <w:ind w:left="0" w:firstLine="0"/>
        <w:rPr>
          <w:lang w:val="en-GB"/>
        </w:rPr>
      </w:pPr>
      <w:r w:rsidRPr="00C04EA9">
        <w:rPr>
          <w:lang w:val="en-GB"/>
        </w:rPr>
        <w:t>Fisheries and Oceans Canada. 2019. Fish and Fish Habitat Protection Policy Statement. Page 37. Ottawa.</w:t>
      </w:r>
    </w:p>
    <w:p w14:paraId="21DB95D8" w14:textId="77777777" w:rsidR="00C04EA9" w:rsidRPr="00C04EA9" w:rsidRDefault="00C04EA9" w:rsidP="00C04EA9">
      <w:pPr>
        <w:pStyle w:val="Bibliography"/>
        <w:ind w:left="0" w:firstLine="0"/>
        <w:rPr>
          <w:lang w:val="en-GB"/>
        </w:rPr>
      </w:pPr>
      <w:r w:rsidRPr="00C04EA9">
        <w:rPr>
          <w:lang w:val="en-GB"/>
        </w:rPr>
        <w:t xml:space="preserve">Fitzpatrick SM, Rick TC, Erlandson JM. 2015. Recent Progress, Trends, and Developments in Island and Coastal Archaeology. The Journal of Island and Coastal Archaeology </w:t>
      </w:r>
      <w:r w:rsidRPr="00C04EA9">
        <w:rPr>
          <w:b/>
          <w:bCs/>
          <w:lang w:val="en-GB"/>
        </w:rPr>
        <w:t>10</w:t>
      </w:r>
      <w:r w:rsidRPr="00C04EA9">
        <w:rPr>
          <w:lang w:val="en-GB"/>
        </w:rPr>
        <w:t>:3–27.</w:t>
      </w:r>
    </w:p>
    <w:p w14:paraId="00104EF9" w14:textId="77777777" w:rsidR="00C04EA9" w:rsidRPr="00C04EA9" w:rsidRDefault="00C04EA9" w:rsidP="00C04EA9">
      <w:pPr>
        <w:pStyle w:val="Bibliography"/>
        <w:ind w:left="0" w:firstLine="0"/>
        <w:rPr>
          <w:lang w:val="en-GB"/>
        </w:rPr>
      </w:pPr>
      <w:proofErr w:type="spellStart"/>
      <w:r w:rsidRPr="00C04EA9">
        <w:rPr>
          <w:lang w:val="en-GB"/>
        </w:rPr>
        <w:t>Forysinski</w:t>
      </w:r>
      <w:proofErr w:type="spellEnd"/>
      <w:r w:rsidRPr="00C04EA9">
        <w:rPr>
          <w:lang w:val="en-GB"/>
        </w:rPr>
        <w:t xml:space="preserve"> K. 2019. Nature-based flood protection: the contribution of tidal marsh vegetation to wave attenuation at Sturgeon Bank. </w:t>
      </w:r>
      <w:proofErr w:type="spellStart"/>
      <w:r w:rsidRPr="00C04EA9">
        <w:rPr>
          <w:lang w:val="en-GB"/>
        </w:rPr>
        <w:t>Masters</w:t>
      </w:r>
      <w:proofErr w:type="spellEnd"/>
      <w:r w:rsidRPr="00C04EA9">
        <w:rPr>
          <w:lang w:val="en-GB"/>
        </w:rPr>
        <w:t xml:space="preserve"> Thesis. University of British Columbia.</w:t>
      </w:r>
    </w:p>
    <w:p w14:paraId="0CB24F39" w14:textId="77777777" w:rsidR="00C04EA9" w:rsidRPr="00C04EA9" w:rsidRDefault="00C04EA9" w:rsidP="00C04EA9">
      <w:pPr>
        <w:pStyle w:val="Bibliography"/>
        <w:ind w:left="0" w:firstLine="0"/>
        <w:rPr>
          <w:lang w:val="en-GB"/>
        </w:rPr>
      </w:pPr>
      <w:r w:rsidRPr="00C04EA9">
        <w:rPr>
          <w:lang w:val="en-GB"/>
        </w:rPr>
        <w:t xml:space="preserve">Fox J, Weisberg S. 2019. An {R} Companion to Applied </w:t>
      </w:r>
      <w:proofErr w:type="spellStart"/>
      <w:r w:rsidRPr="00C04EA9">
        <w:rPr>
          <w:lang w:val="en-GB"/>
        </w:rPr>
        <w:t>RegressionThird</w:t>
      </w:r>
      <w:proofErr w:type="spellEnd"/>
      <w:r w:rsidRPr="00C04EA9">
        <w:rPr>
          <w:lang w:val="en-GB"/>
        </w:rPr>
        <w:t>. Sage, Thousand Oaks, California. Available from URL:   https://socialsciences.mcmaster.ca/jfox/Books/Companion/.</w:t>
      </w:r>
    </w:p>
    <w:p w14:paraId="2F95E9FE" w14:textId="77777777" w:rsidR="00C04EA9" w:rsidRPr="00C04EA9" w:rsidRDefault="00C04EA9" w:rsidP="00C04EA9">
      <w:pPr>
        <w:pStyle w:val="Bibliography"/>
        <w:ind w:left="0" w:firstLine="0"/>
        <w:rPr>
          <w:lang w:val="en-GB"/>
        </w:rPr>
      </w:pPr>
      <w:r w:rsidRPr="00C04EA9">
        <w:rPr>
          <w:lang w:val="en-GB"/>
        </w:rPr>
        <w:t xml:space="preserve">GRASS Development Team. 2012. Geographic Resources Analysis Support System (GRASS). </w:t>
      </w:r>
      <w:proofErr w:type="gramStart"/>
      <w:r w:rsidRPr="00C04EA9">
        <w:rPr>
          <w:lang w:val="en-GB"/>
        </w:rPr>
        <w:t>Open Source</w:t>
      </w:r>
      <w:proofErr w:type="gramEnd"/>
      <w:r w:rsidRPr="00C04EA9">
        <w:rPr>
          <w:lang w:val="en-GB"/>
        </w:rPr>
        <w:t xml:space="preserve"> Geospatial Foundation. Available from http://grass.osgeo.org.</w:t>
      </w:r>
    </w:p>
    <w:p w14:paraId="253E83D2" w14:textId="77777777" w:rsidR="00C04EA9" w:rsidRPr="00C04EA9" w:rsidRDefault="00C04EA9" w:rsidP="00C04EA9">
      <w:pPr>
        <w:pStyle w:val="Bibliography"/>
        <w:ind w:left="0" w:firstLine="0"/>
        <w:rPr>
          <w:lang w:val="en-GB"/>
        </w:rPr>
      </w:pPr>
      <w:r w:rsidRPr="00C04EA9">
        <w:rPr>
          <w:lang w:val="en-GB"/>
        </w:rPr>
        <w:t xml:space="preserve">Grout JA, </w:t>
      </w:r>
      <w:proofErr w:type="spellStart"/>
      <w:r w:rsidRPr="00C04EA9">
        <w:rPr>
          <w:lang w:val="en-GB"/>
        </w:rPr>
        <w:t>Levings</w:t>
      </w:r>
      <w:proofErr w:type="spellEnd"/>
      <w:r w:rsidRPr="00C04EA9">
        <w:rPr>
          <w:lang w:val="en-GB"/>
        </w:rPr>
        <w:t xml:space="preserve"> CD, Richardson JS. 1997. Decomposition Rates of Purple Loosestrife (</w:t>
      </w:r>
      <w:proofErr w:type="spellStart"/>
      <w:r w:rsidRPr="00C04EA9">
        <w:rPr>
          <w:lang w:val="en-GB"/>
        </w:rPr>
        <w:t>Lythrum</w:t>
      </w:r>
      <w:proofErr w:type="spellEnd"/>
      <w:r w:rsidRPr="00C04EA9">
        <w:rPr>
          <w:lang w:val="en-GB"/>
        </w:rPr>
        <w:t xml:space="preserve"> </w:t>
      </w:r>
      <w:proofErr w:type="spellStart"/>
      <w:r w:rsidRPr="00C04EA9">
        <w:rPr>
          <w:lang w:val="en-GB"/>
        </w:rPr>
        <w:t>salicaria</w:t>
      </w:r>
      <w:proofErr w:type="spellEnd"/>
      <w:r w:rsidRPr="00C04EA9">
        <w:rPr>
          <w:lang w:val="en-GB"/>
        </w:rPr>
        <w:t xml:space="preserve">) and </w:t>
      </w:r>
      <w:proofErr w:type="spellStart"/>
      <w:r w:rsidRPr="00C04EA9">
        <w:rPr>
          <w:lang w:val="en-GB"/>
        </w:rPr>
        <w:t>Lyngbyei’s</w:t>
      </w:r>
      <w:proofErr w:type="spellEnd"/>
      <w:r w:rsidRPr="00C04EA9">
        <w:rPr>
          <w:lang w:val="en-GB"/>
        </w:rPr>
        <w:t xml:space="preserve"> Sedge (</w:t>
      </w:r>
      <w:proofErr w:type="spellStart"/>
      <w:r w:rsidRPr="00C04EA9">
        <w:rPr>
          <w:lang w:val="en-GB"/>
        </w:rPr>
        <w:t>Carex</w:t>
      </w:r>
      <w:proofErr w:type="spellEnd"/>
      <w:r w:rsidRPr="00C04EA9">
        <w:rPr>
          <w:lang w:val="en-GB"/>
        </w:rPr>
        <w:t xml:space="preserve"> </w:t>
      </w:r>
      <w:proofErr w:type="spellStart"/>
      <w:r w:rsidRPr="00C04EA9">
        <w:rPr>
          <w:lang w:val="en-GB"/>
        </w:rPr>
        <w:t>lyngbyei</w:t>
      </w:r>
      <w:proofErr w:type="spellEnd"/>
      <w:r w:rsidRPr="00C04EA9">
        <w:rPr>
          <w:lang w:val="en-GB"/>
        </w:rPr>
        <w:t xml:space="preserve">) in the Fraser River Estuary. Estuaries </w:t>
      </w:r>
      <w:r w:rsidRPr="00C04EA9">
        <w:rPr>
          <w:b/>
          <w:bCs/>
          <w:lang w:val="en-GB"/>
        </w:rPr>
        <w:t>20</w:t>
      </w:r>
      <w:r w:rsidRPr="00C04EA9">
        <w:rPr>
          <w:lang w:val="en-GB"/>
        </w:rPr>
        <w:t>:96–102.</w:t>
      </w:r>
    </w:p>
    <w:p w14:paraId="6A53C8AF" w14:textId="77777777" w:rsidR="00C04EA9" w:rsidRPr="00C04EA9" w:rsidRDefault="00C04EA9" w:rsidP="00C04EA9">
      <w:pPr>
        <w:pStyle w:val="Bibliography"/>
        <w:ind w:left="0" w:firstLine="0"/>
        <w:rPr>
          <w:lang w:val="en-GB"/>
        </w:rPr>
      </w:pPr>
      <w:r w:rsidRPr="00C04EA9">
        <w:rPr>
          <w:lang w:val="en-GB"/>
        </w:rPr>
        <w:t xml:space="preserve">Haines EB, Hanson RB. 1979. Experimental degradation of detritus made from the salt marsh </w:t>
      </w:r>
      <w:proofErr w:type="gramStart"/>
      <w:r w:rsidRPr="00C04EA9">
        <w:rPr>
          <w:lang w:val="en-GB"/>
        </w:rPr>
        <w:t xml:space="preserve">plants </w:t>
      </w:r>
      <w:r w:rsidRPr="00C04EA9">
        <w:rPr>
          <w:i/>
          <w:iCs/>
          <w:lang w:val="en-GB"/>
        </w:rPr>
        <w:t xml:space="preserve"> Spartina</w:t>
      </w:r>
      <w:proofErr w:type="gramEnd"/>
      <w:r w:rsidRPr="00C04EA9">
        <w:rPr>
          <w:i/>
          <w:iCs/>
          <w:lang w:val="en-GB"/>
        </w:rPr>
        <w:t xml:space="preserve"> alterniflora </w:t>
      </w:r>
      <w:r w:rsidRPr="00C04EA9">
        <w:rPr>
          <w:lang w:val="en-GB"/>
        </w:rPr>
        <w:t xml:space="preserve"> Loisel., </w:t>
      </w:r>
      <w:r w:rsidRPr="00C04EA9">
        <w:rPr>
          <w:i/>
          <w:iCs/>
          <w:lang w:val="en-GB"/>
        </w:rPr>
        <w:t xml:space="preserve"> Salicornia virginica </w:t>
      </w:r>
      <w:r w:rsidRPr="00C04EA9">
        <w:rPr>
          <w:lang w:val="en-GB"/>
        </w:rPr>
        <w:t xml:space="preserve"> L., and </w:t>
      </w:r>
      <w:r w:rsidRPr="00C04EA9">
        <w:rPr>
          <w:i/>
          <w:iCs/>
          <w:lang w:val="en-GB"/>
        </w:rPr>
        <w:t xml:space="preserve"> Juncus </w:t>
      </w:r>
      <w:proofErr w:type="spellStart"/>
      <w:r w:rsidRPr="00C04EA9">
        <w:rPr>
          <w:i/>
          <w:iCs/>
          <w:lang w:val="en-GB"/>
        </w:rPr>
        <w:t>roemerianus</w:t>
      </w:r>
      <w:proofErr w:type="spellEnd"/>
      <w:r w:rsidRPr="00C04EA9">
        <w:rPr>
          <w:i/>
          <w:iCs/>
          <w:lang w:val="en-GB"/>
        </w:rPr>
        <w:t xml:space="preserve"> </w:t>
      </w:r>
      <w:r w:rsidRPr="00C04EA9">
        <w:rPr>
          <w:lang w:val="en-GB"/>
        </w:rPr>
        <w:t xml:space="preserve"> Scheele. Journal of Experimental Marine Biology and Ecology </w:t>
      </w:r>
      <w:r w:rsidRPr="00C04EA9">
        <w:rPr>
          <w:b/>
          <w:bCs/>
          <w:lang w:val="en-GB"/>
        </w:rPr>
        <w:t>40</w:t>
      </w:r>
      <w:r w:rsidRPr="00C04EA9">
        <w:rPr>
          <w:lang w:val="en-GB"/>
        </w:rPr>
        <w:t>:27–40.</w:t>
      </w:r>
    </w:p>
    <w:p w14:paraId="2B46C0A9" w14:textId="77777777" w:rsidR="00C04EA9" w:rsidRPr="00C04EA9" w:rsidRDefault="00C04EA9" w:rsidP="00C04EA9">
      <w:pPr>
        <w:pStyle w:val="Bibliography"/>
        <w:ind w:left="0" w:firstLine="0"/>
        <w:rPr>
          <w:lang w:val="en-GB"/>
        </w:rPr>
      </w:pPr>
      <w:r w:rsidRPr="00C04EA9">
        <w:rPr>
          <w:lang w:val="en-GB"/>
        </w:rPr>
        <w:t xml:space="preserve">Hector A et al. 2010. General stabilizing effects of plant diversity on grassland productivity through population asynchrony and overyielding. Ecology </w:t>
      </w:r>
      <w:r w:rsidRPr="00C04EA9">
        <w:rPr>
          <w:b/>
          <w:bCs/>
          <w:lang w:val="en-GB"/>
        </w:rPr>
        <w:t>91</w:t>
      </w:r>
      <w:r w:rsidRPr="00C04EA9">
        <w:rPr>
          <w:lang w:val="en-GB"/>
        </w:rPr>
        <w:t>:2213–2220.</w:t>
      </w:r>
    </w:p>
    <w:p w14:paraId="5459DA20" w14:textId="77777777" w:rsidR="00C04EA9" w:rsidRPr="00C04EA9" w:rsidRDefault="00C04EA9" w:rsidP="00C04EA9">
      <w:pPr>
        <w:pStyle w:val="Bibliography"/>
        <w:ind w:left="0" w:firstLine="0"/>
        <w:rPr>
          <w:lang w:val="en-GB"/>
        </w:rPr>
      </w:pPr>
      <w:proofErr w:type="spellStart"/>
      <w:r w:rsidRPr="00C04EA9">
        <w:rPr>
          <w:lang w:val="en-GB"/>
        </w:rPr>
        <w:t>Hoos</w:t>
      </w:r>
      <w:proofErr w:type="spellEnd"/>
      <w:r w:rsidRPr="00C04EA9">
        <w:rPr>
          <w:lang w:val="en-GB"/>
        </w:rPr>
        <w:t xml:space="preserve">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1611E973" w14:textId="77777777" w:rsidR="00C04EA9" w:rsidRPr="00C04EA9" w:rsidRDefault="00C04EA9" w:rsidP="00C04EA9">
      <w:pPr>
        <w:pStyle w:val="Bibliography"/>
        <w:ind w:left="0" w:firstLine="0"/>
        <w:rPr>
          <w:lang w:val="en-GB"/>
        </w:rPr>
      </w:pPr>
      <w:r w:rsidRPr="00C04EA9">
        <w:rPr>
          <w:lang w:val="en-GB"/>
        </w:rPr>
        <w:t xml:space="preserve">James G, Witten D, Hastie T, </w:t>
      </w:r>
      <w:proofErr w:type="spellStart"/>
      <w:r w:rsidRPr="00C04EA9">
        <w:rPr>
          <w:lang w:val="en-GB"/>
        </w:rPr>
        <w:t>Tibshirani</w:t>
      </w:r>
      <w:proofErr w:type="spellEnd"/>
      <w:r w:rsidRPr="00C04EA9">
        <w:rPr>
          <w:lang w:val="en-GB"/>
        </w:rPr>
        <w:t xml:space="preserve"> R, editors. 2013. An introduction to statistical learning: with applications in R. Springer, New York.</w:t>
      </w:r>
    </w:p>
    <w:p w14:paraId="4835A2DD" w14:textId="77777777" w:rsidR="00C04EA9" w:rsidRPr="00C04EA9" w:rsidRDefault="00C04EA9" w:rsidP="00C04EA9">
      <w:pPr>
        <w:pStyle w:val="Bibliography"/>
        <w:ind w:left="0" w:firstLine="0"/>
        <w:rPr>
          <w:lang w:val="en-GB"/>
        </w:rPr>
      </w:pPr>
      <w:proofErr w:type="spellStart"/>
      <w:r w:rsidRPr="00C04EA9">
        <w:rPr>
          <w:lang w:val="en-GB"/>
        </w:rPr>
        <w:t>Kennish</w:t>
      </w:r>
      <w:proofErr w:type="spellEnd"/>
      <w:r w:rsidRPr="00C04EA9">
        <w:rPr>
          <w:lang w:val="en-GB"/>
        </w:rPr>
        <w:t xml:space="preserve"> MJ. 2002. Environmental threats and environmental future of estuaries. Environmental Conservation </w:t>
      </w:r>
      <w:r w:rsidRPr="00C04EA9">
        <w:rPr>
          <w:b/>
          <w:bCs/>
          <w:lang w:val="en-GB"/>
        </w:rPr>
        <w:t>29</w:t>
      </w:r>
      <w:r w:rsidRPr="00C04EA9">
        <w:rPr>
          <w:lang w:val="en-GB"/>
        </w:rPr>
        <w:t>:78–107.</w:t>
      </w:r>
    </w:p>
    <w:p w14:paraId="4CB5DA11" w14:textId="77777777" w:rsidR="00C04EA9" w:rsidRPr="00C04EA9" w:rsidRDefault="00C04EA9" w:rsidP="00C04EA9">
      <w:pPr>
        <w:pStyle w:val="Bibliography"/>
        <w:ind w:left="0" w:firstLine="0"/>
        <w:rPr>
          <w:lang w:val="en-GB"/>
        </w:rPr>
      </w:pPr>
      <w:proofErr w:type="spellStart"/>
      <w:r w:rsidRPr="00C04EA9">
        <w:rPr>
          <w:lang w:val="en-GB"/>
        </w:rPr>
        <w:t>Kistritz</w:t>
      </w:r>
      <w:proofErr w:type="spellEnd"/>
      <w:r w:rsidRPr="00C04EA9">
        <w:rPr>
          <w:lang w:val="en-GB"/>
        </w:rPr>
        <w:t xml:space="preserve"> RU. 1995. Habitat Compensation, Restoration and Creation in the Fraser River Estuary: Are We Achieving a No-Net-Loss of Fish Habitat? Page 70 p. plus Appendices (113 p.). Can. Tech. Rept. 2349, Fish. </w:t>
      </w:r>
      <w:proofErr w:type="spellStart"/>
      <w:r w:rsidRPr="00C04EA9">
        <w:rPr>
          <w:lang w:val="en-GB"/>
        </w:rPr>
        <w:t>Aquat</w:t>
      </w:r>
      <w:proofErr w:type="spellEnd"/>
      <w:r w:rsidRPr="00C04EA9">
        <w:rPr>
          <w:lang w:val="en-GB"/>
        </w:rPr>
        <w:t>. Sci.</w:t>
      </w:r>
    </w:p>
    <w:p w14:paraId="777B9996" w14:textId="77777777" w:rsidR="00C04EA9" w:rsidRPr="00C04EA9" w:rsidRDefault="00C04EA9" w:rsidP="00C04EA9">
      <w:pPr>
        <w:pStyle w:val="Bibliography"/>
        <w:ind w:left="0" w:firstLine="0"/>
        <w:rPr>
          <w:lang w:val="en-GB"/>
        </w:rPr>
      </w:pPr>
      <w:r w:rsidRPr="00C04EA9">
        <w:rPr>
          <w:lang w:val="en-GB"/>
        </w:rPr>
        <w:t>Lee JJ. 2021. The impacts of exotic Typha on benthic invertebrate communities in the South Arm of the Fraser River Estuary. Page 41. Masters Project. Simon Fraser University &amp; British Columbia Institute of Technology, Burnaby.</w:t>
      </w:r>
    </w:p>
    <w:p w14:paraId="5BC00068" w14:textId="77777777" w:rsidR="00C04EA9" w:rsidRPr="00C04EA9" w:rsidRDefault="00C04EA9" w:rsidP="00C04EA9">
      <w:pPr>
        <w:pStyle w:val="Bibliography"/>
        <w:ind w:left="0" w:firstLine="0"/>
        <w:rPr>
          <w:lang w:val="en-GB"/>
        </w:rPr>
      </w:pPr>
      <w:proofErr w:type="spellStart"/>
      <w:r w:rsidRPr="00C04EA9">
        <w:rPr>
          <w:lang w:val="en-GB"/>
        </w:rPr>
        <w:t>Levings</w:t>
      </w:r>
      <w:proofErr w:type="spellEnd"/>
      <w:r w:rsidRPr="00C04EA9">
        <w:rPr>
          <w:lang w:val="en-GB"/>
        </w:rPr>
        <w:t xml:space="preserve"> CD. 2004. Knowledge of fish ecology and its application to habitat management. Pages 213–236 in Groulx DC, </w:t>
      </w:r>
      <w:proofErr w:type="spellStart"/>
      <w:r w:rsidRPr="00C04EA9">
        <w:rPr>
          <w:lang w:val="en-GB"/>
        </w:rPr>
        <w:t>Luternauer</w:t>
      </w:r>
      <w:proofErr w:type="spellEnd"/>
      <w:r w:rsidRPr="00C04EA9">
        <w:rPr>
          <w:lang w:val="en-GB"/>
        </w:rPr>
        <w:t xml:space="preserve"> JL, </w:t>
      </w:r>
      <w:proofErr w:type="spellStart"/>
      <w:r w:rsidRPr="00C04EA9">
        <w:rPr>
          <w:lang w:val="en-GB"/>
        </w:rPr>
        <w:t>Bilderback</w:t>
      </w:r>
      <w:proofErr w:type="spellEnd"/>
      <w:r w:rsidRPr="00C04EA9">
        <w:rPr>
          <w:lang w:val="en-GB"/>
        </w:rPr>
        <w:t xml:space="preserve"> DE, editors. Fraser River Delta, British Columbia: Issues of an Urban Estuary. Available from https://geoscan.nrcan.gc.ca/starweb/geoscan/servlet.starweb?path=geoscan/fulle.web&amp;search1=R=215810 (accessed November 24, 2021).</w:t>
      </w:r>
    </w:p>
    <w:p w14:paraId="6FDC8BCA" w14:textId="77777777" w:rsidR="00C04EA9" w:rsidRPr="00C04EA9" w:rsidRDefault="00C04EA9" w:rsidP="00C04EA9">
      <w:pPr>
        <w:pStyle w:val="Bibliography"/>
        <w:ind w:left="0" w:firstLine="0"/>
        <w:rPr>
          <w:lang w:val="en-GB"/>
        </w:rPr>
      </w:pPr>
      <w:proofErr w:type="spellStart"/>
      <w:r w:rsidRPr="00C04EA9">
        <w:rPr>
          <w:lang w:val="en-GB"/>
        </w:rPr>
        <w:t>Levings</w:t>
      </w:r>
      <w:proofErr w:type="spellEnd"/>
      <w:r w:rsidRPr="00C04EA9">
        <w:rPr>
          <w:lang w:val="en-GB"/>
        </w:rPr>
        <w:t xml:space="preserve"> CD, Nishimura [ed.] DJH. 1996. Created and restored sedge marshes in the lower Fraser River and estuary: An evaluation of their functioning as fish habitat. Page 143. Canadian Technical Report 2126, Fisheries and Aquatic Sciences.</w:t>
      </w:r>
    </w:p>
    <w:p w14:paraId="7AEBC7CE" w14:textId="77777777" w:rsidR="00C04EA9" w:rsidRPr="00C04EA9" w:rsidRDefault="00C04EA9" w:rsidP="00C04EA9">
      <w:pPr>
        <w:pStyle w:val="Bibliography"/>
        <w:ind w:left="0" w:firstLine="0"/>
        <w:rPr>
          <w:lang w:val="en-GB"/>
        </w:rPr>
      </w:pPr>
      <w:proofErr w:type="spellStart"/>
      <w:r w:rsidRPr="00C04EA9">
        <w:rPr>
          <w:lang w:val="en-GB"/>
        </w:rPr>
        <w:t>Lichvar</w:t>
      </w:r>
      <w:proofErr w:type="spellEnd"/>
      <w:r w:rsidRPr="00C04EA9">
        <w:rPr>
          <w:lang w:val="en-GB"/>
        </w:rPr>
        <w:t xml:space="preserve"> RW, Melvin NC, Butterwick ML, Kirchner WN. 2012. National Wetland Plant List Indicator Rating Definitions. Page 14. US Army Corps of Engineers, Cold Regions Research and Engineering Laboratory.</w:t>
      </w:r>
    </w:p>
    <w:p w14:paraId="425D1AC1" w14:textId="77777777" w:rsidR="00C04EA9" w:rsidRPr="00C04EA9" w:rsidRDefault="00C04EA9" w:rsidP="00C04EA9">
      <w:pPr>
        <w:pStyle w:val="Bibliography"/>
        <w:ind w:left="0" w:firstLine="0"/>
        <w:rPr>
          <w:lang w:val="en-GB"/>
        </w:rPr>
      </w:pPr>
      <w:proofErr w:type="spellStart"/>
      <w:r w:rsidRPr="00C04EA9">
        <w:rPr>
          <w:lang w:val="en-GB"/>
        </w:rPr>
        <w:t>Lievesley</w:t>
      </w:r>
      <w:proofErr w:type="spellEnd"/>
      <w:r w:rsidRPr="00C04EA9">
        <w:rPr>
          <w:lang w:val="en-GB"/>
        </w:rPr>
        <w:t xml:space="preserve"> M, Stewart D, Knight R, Mason B. 2016. Assessing Habitat Compensation and Examining Limitations to Native Plant Establishment in the Lower Fraser River Estuary. Page 63.</w:t>
      </w:r>
    </w:p>
    <w:p w14:paraId="08D82DC4" w14:textId="77777777" w:rsidR="00C04EA9" w:rsidRPr="00C04EA9" w:rsidRDefault="00C04EA9" w:rsidP="00C04EA9">
      <w:pPr>
        <w:pStyle w:val="Bibliography"/>
        <w:ind w:left="0" w:firstLine="0"/>
        <w:rPr>
          <w:lang w:val="en-GB"/>
        </w:rPr>
      </w:pPr>
      <w:proofErr w:type="spellStart"/>
      <w:r w:rsidRPr="00C04EA9">
        <w:rPr>
          <w:lang w:val="en-GB"/>
        </w:rPr>
        <w:t>Loreau</w:t>
      </w:r>
      <w:proofErr w:type="spellEnd"/>
      <w:r w:rsidRPr="00C04EA9">
        <w:rPr>
          <w:lang w:val="en-GB"/>
        </w:rPr>
        <w:t xml:space="preserve"> M, de </w:t>
      </w:r>
      <w:proofErr w:type="spellStart"/>
      <w:r w:rsidRPr="00C04EA9">
        <w:rPr>
          <w:lang w:val="en-GB"/>
        </w:rPr>
        <w:t>Mazancourt</w:t>
      </w:r>
      <w:proofErr w:type="spellEnd"/>
      <w:r w:rsidRPr="00C04EA9">
        <w:rPr>
          <w:lang w:val="en-GB"/>
        </w:rPr>
        <w:t xml:space="preserve"> C. 2013. Biodiversity and ecosystem stability: a synthesis of underlying mechanisms. Ecology Letters </w:t>
      </w:r>
      <w:r w:rsidRPr="00C04EA9">
        <w:rPr>
          <w:b/>
          <w:bCs/>
          <w:lang w:val="en-GB"/>
        </w:rPr>
        <w:t>16</w:t>
      </w:r>
      <w:r w:rsidRPr="00C04EA9">
        <w:rPr>
          <w:lang w:val="en-GB"/>
        </w:rPr>
        <w:t>:106–115.</w:t>
      </w:r>
    </w:p>
    <w:p w14:paraId="68606EE6" w14:textId="77777777" w:rsidR="00C04EA9" w:rsidRPr="00C04EA9" w:rsidRDefault="00C04EA9" w:rsidP="00C04EA9">
      <w:pPr>
        <w:pStyle w:val="Bibliography"/>
        <w:ind w:left="0" w:firstLine="0"/>
        <w:rPr>
          <w:lang w:val="en-GB"/>
        </w:rPr>
      </w:pPr>
      <w:r w:rsidRPr="00C04EA9">
        <w:rPr>
          <w:lang w:val="en-GB"/>
        </w:rPr>
        <w:lastRenderedPageBreak/>
        <w:t xml:space="preserve">Magnusson A, </w:t>
      </w:r>
      <w:proofErr w:type="spellStart"/>
      <w:r w:rsidRPr="00C04EA9">
        <w:rPr>
          <w:lang w:val="en-GB"/>
        </w:rPr>
        <w:t>Hilborn</w:t>
      </w:r>
      <w:proofErr w:type="spellEnd"/>
      <w:r w:rsidRPr="00C04EA9">
        <w:rPr>
          <w:lang w:val="en-GB"/>
        </w:rPr>
        <w:t xml:space="preserve"> R. 2003. Estuarine influence on survival rates of </w:t>
      </w:r>
      <w:proofErr w:type="spellStart"/>
      <w:r w:rsidRPr="00C04EA9">
        <w:rPr>
          <w:lang w:val="en-GB"/>
        </w:rPr>
        <w:t>coho</w:t>
      </w:r>
      <w:proofErr w:type="spellEnd"/>
      <w:r w:rsidRPr="00C04EA9">
        <w:rPr>
          <w:lang w:val="en-GB"/>
        </w:rPr>
        <w:t xml:space="preserve"> (Oncorhynchus kisutch) and chinook salmon (Oncorhynchus tshawytscha) released from hatcheries on the U.S. Pacific coast. Estuaries </w:t>
      </w:r>
      <w:r w:rsidRPr="00C04EA9">
        <w:rPr>
          <w:b/>
          <w:bCs/>
          <w:lang w:val="en-GB"/>
        </w:rPr>
        <w:t>26</w:t>
      </w:r>
      <w:r w:rsidRPr="00C04EA9">
        <w:rPr>
          <w:lang w:val="en-GB"/>
        </w:rPr>
        <w:t>:1094–1103.</w:t>
      </w:r>
    </w:p>
    <w:p w14:paraId="568B5E52" w14:textId="77777777" w:rsidR="00C04EA9" w:rsidRPr="00C04EA9" w:rsidRDefault="00C04EA9" w:rsidP="00C04EA9">
      <w:pPr>
        <w:pStyle w:val="Bibliography"/>
        <w:ind w:left="0" w:firstLine="0"/>
        <w:rPr>
          <w:lang w:val="en-GB"/>
        </w:rPr>
      </w:pPr>
      <w:proofErr w:type="spellStart"/>
      <w:r w:rsidRPr="00C04EA9">
        <w:rPr>
          <w:lang w:val="en-GB"/>
        </w:rPr>
        <w:t>Marijnissen</w:t>
      </w:r>
      <w:proofErr w:type="spellEnd"/>
      <w:r w:rsidRPr="00C04EA9">
        <w:rPr>
          <w:lang w:val="en-GB"/>
        </w:rPr>
        <w:t xml:space="preserve"> R, Stefan A. 2017. Marsh Recession and Erosion study of the Fraser Delta, B.C., Canada from Historic Satellite Imagery. Communications on Hydraulic and Geotechnical Engineering </w:t>
      </w:r>
      <w:r w:rsidRPr="00C04EA9">
        <w:rPr>
          <w:b/>
          <w:bCs/>
          <w:lang w:val="en-GB"/>
        </w:rPr>
        <w:t>2017–1</w:t>
      </w:r>
      <w:r w:rsidRPr="00C04EA9">
        <w:rPr>
          <w:lang w:val="en-GB"/>
        </w:rPr>
        <w:t>:59.</w:t>
      </w:r>
    </w:p>
    <w:p w14:paraId="3BAE57CA" w14:textId="77777777" w:rsidR="00C04EA9" w:rsidRPr="00C04EA9" w:rsidRDefault="00C04EA9" w:rsidP="00C04EA9">
      <w:pPr>
        <w:pStyle w:val="Bibliography"/>
        <w:ind w:left="0" w:firstLine="0"/>
        <w:rPr>
          <w:lang w:val="en-GB"/>
        </w:rPr>
      </w:pPr>
      <w:r w:rsidRPr="00C04EA9">
        <w:rPr>
          <w:lang w:val="en-GB"/>
        </w:rPr>
        <w:t xml:space="preserve">Nakagawa S, </w:t>
      </w:r>
      <w:proofErr w:type="spellStart"/>
      <w:r w:rsidRPr="00C04EA9">
        <w:rPr>
          <w:lang w:val="en-GB"/>
        </w:rPr>
        <w:t>Schielzeth</w:t>
      </w:r>
      <w:proofErr w:type="spellEnd"/>
      <w:r w:rsidRPr="00C04EA9">
        <w:rPr>
          <w:lang w:val="en-GB"/>
        </w:rPr>
        <w:t xml:space="preserve"> H. 2013. A general and simple method for obtaining </w:t>
      </w:r>
      <w:r w:rsidRPr="00C04EA9">
        <w:rPr>
          <w:i/>
          <w:iCs/>
          <w:lang w:val="en-GB"/>
        </w:rPr>
        <w:t>R</w:t>
      </w:r>
      <w:r w:rsidRPr="00C04EA9">
        <w:rPr>
          <w:lang w:val="en-GB"/>
        </w:rPr>
        <w:t xml:space="preserve"> </w:t>
      </w:r>
      <w:r w:rsidRPr="00C04EA9">
        <w:rPr>
          <w:vertAlign w:val="superscript"/>
          <w:lang w:val="en-GB"/>
        </w:rPr>
        <w:t>2</w:t>
      </w:r>
      <w:r w:rsidRPr="00C04EA9">
        <w:rPr>
          <w:lang w:val="en-GB"/>
        </w:rPr>
        <w:t xml:space="preserve"> from generalized linear mixed-effects models. Methods in Ecology and Evolution </w:t>
      </w:r>
      <w:r w:rsidRPr="00C04EA9">
        <w:rPr>
          <w:b/>
          <w:bCs/>
          <w:lang w:val="en-GB"/>
        </w:rPr>
        <w:t>4</w:t>
      </w:r>
      <w:r w:rsidRPr="00C04EA9">
        <w:rPr>
          <w:lang w:val="en-GB"/>
        </w:rPr>
        <w:t>:133–142.</w:t>
      </w:r>
    </w:p>
    <w:p w14:paraId="2A6ABEB8" w14:textId="77777777" w:rsidR="00C04EA9" w:rsidRPr="00C04EA9" w:rsidRDefault="00C04EA9" w:rsidP="00C04EA9">
      <w:pPr>
        <w:pStyle w:val="Bibliography"/>
        <w:ind w:left="0" w:firstLine="0"/>
        <w:rPr>
          <w:lang w:val="en-GB"/>
        </w:rPr>
      </w:pPr>
      <w:r w:rsidRPr="00C04EA9">
        <w:rPr>
          <w:lang w:val="en-GB"/>
        </w:rPr>
        <w:t xml:space="preserve">O’Meara TA, Hillman JR, Thrush SF. 2017. Rising tides, cumulative </w:t>
      </w:r>
      <w:proofErr w:type="gramStart"/>
      <w:r w:rsidRPr="00C04EA9">
        <w:rPr>
          <w:lang w:val="en-GB"/>
        </w:rPr>
        <w:t>impacts</w:t>
      </w:r>
      <w:proofErr w:type="gramEnd"/>
      <w:r w:rsidRPr="00C04EA9">
        <w:rPr>
          <w:lang w:val="en-GB"/>
        </w:rPr>
        <w:t xml:space="preserve"> and cascading changes to estuarine ecosystem functions. Scientific Reports </w:t>
      </w:r>
      <w:r w:rsidRPr="00C04EA9">
        <w:rPr>
          <w:b/>
          <w:bCs/>
          <w:lang w:val="en-GB"/>
        </w:rPr>
        <w:t>7</w:t>
      </w:r>
      <w:r w:rsidRPr="00C04EA9">
        <w:rPr>
          <w:lang w:val="en-GB"/>
        </w:rPr>
        <w:t>:10218.</w:t>
      </w:r>
    </w:p>
    <w:p w14:paraId="5C23669E" w14:textId="77777777" w:rsidR="00C04EA9" w:rsidRPr="00C04EA9" w:rsidRDefault="00C04EA9" w:rsidP="00C04EA9">
      <w:pPr>
        <w:pStyle w:val="Bibliography"/>
        <w:ind w:left="0" w:firstLine="0"/>
        <w:rPr>
          <w:lang w:val="en-GB"/>
        </w:rPr>
      </w:pPr>
      <w:r w:rsidRPr="00C04EA9">
        <w:rPr>
          <w:lang w:val="en-GB"/>
        </w:rPr>
        <w:t xml:space="preserve">Peterson CH, Able KW, DeJong CF, </w:t>
      </w:r>
      <w:proofErr w:type="spellStart"/>
      <w:r w:rsidRPr="00C04EA9">
        <w:rPr>
          <w:lang w:val="en-GB"/>
        </w:rPr>
        <w:t>Piehler</w:t>
      </w:r>
      <w:proofErr w:type="spellEnd"/>
      <w:r w:rsidRPr="00C04EA9">
        <w:rPr>
          <w:lang w:val="en-GB"/>
        </w:rPr>
        <w:t xml:space="preserve"> MF, </w:t>
      </w:r>
      <w:proofErr w:type="spellStart"/>
      <w:r w:rsidRPr="00C04EA9">
        <w:rPr>
          <w:lang w:val="en-GB"/>
        </w:rPr>
        <w:t>Simenstad</w:t>
      </w:r>
      <w:proofErr w:type="spellEnd"/>
      <w:r w:rsidRPr="00C04EA9">
        <w:rPr>
          <w:lang w:val="en-GB"/>
        </w:rPr>
        <w:t xml:space="preserve"> CA, </w:t>
      </w:r>
      <w:proofErr w:type="spellStart"/>
      <w:r w:rsidRPr="00C04EA9">
        <w:rPr>
          <w:lang w:val="en-GB"/>
        </w:rPr>
        <w:t>Zedler</w:t>
      </w:r>
      <w:proofErr w:type="spellEnd"/>
      <w:r w:rsidRPr="00C04EA9">
        <w:rPr>
          <w:lang w:val="en-GB"/>
        </w:rPr>
        <w:t xml:space="preserve"> JB. 2008. Chapter 4 Practical Proxies for Tidal Marsh Ecosystem Services. Pages 221–266 Advances in Marine Biology. Elsevier. Available from https://linkinghub.elsevier.com/retrieve/pii/S0065288108000047 (accessed November 11, 2021).</w:t>
      </w:r>
    </w:p>
    <w:p w14:paraId="5524AA11" w14:textId="77777777" w:rsidR="00C04EA9" w:rsidRPr="00C04EA9" w:rsidRDefault="00C04EA9" w:rsidP="00C04EA9">
      <w:pPr>
        <w:pStyle w:val="Bibliography"/>
        <w:ind w:left="0" w:firstLine="0"/>
        <w:rPr>
          <w:lang w:val="en-GB"/>
        </w:rPr>
      </w:pPr>
      <w:proofErr w:type="spellStart"/>
      <w:r w:rsidRPr="00C04EA9">
        <w:rPr>
          <w:lang w:val="en-GB"/>
        </w:rPr>
        <w:t>Pontee</w:t>
      </w:r>
      <w:proofErr w:type="spellEnd"/>
      <w:r w:rsidRPr="00C04EA9">
        <w:rPr>
          <w:lang w:val="en-GB"/>
        </w:rPr>
        <w:t xml:space="preserve"> N. 2013. Defining coastal squeeze: A discussion. Ocean &amp; Coastal Management </w:t>
      </w:r>
      <w:r w:rsidRPr="00C04EA9">
        <w:rPr>
          <w:b/>
          <w:bCs/>
          <w:lang w:val="en-GB"/>
        </w:rPr>
        <w:t>84</w:t>
      </w:r>
      <w:r w:rsidRPr="00C04EA9">
        <w:rPr>
          <w:lang w:val="en-GB"/>
        </w:rPr>
        <w:t>:204–207.</w:t>
      </w:r>
    </w:p>
    <w:p w14:paraId="7A9D32E0" w14:textId="77777777" w:rsidR="00C04EA9" w:rsidRPr="00C04EA9" w:rsidRDefault="00C04EA9" w:rsidP="00C04EA9">
      <w:pPr>
        <w:pStyle w:val="Bibliography"/>
        <w:ind w:left="0" w:firstLine="0"/>
        <w:rPr>
          <w:lang w:val="en-GB"/>
        </w:rPr>
      </w:pPr>
      <w:r w:rsidRPr="00C04EA9">
        <w:rPr>
          <w:lang w:val="en-GB"/>
        </w:rPr>
        <w:t>QGIS Development Team. 2021. QGIS Geographic Information System. QGIS Geographic Information System.</w:t>
      </w:r>
    </w:p>
    <w:p w14:paraId="7BB5C05F" w14:textId="77777777" w:rsidR="00C04EA9" w:rsidRPr="00C04EA9" w:rsidRDefault="00C04EA9" w:rsidP="00C04EA9">
      <w:pPr>
        <w:pStyle w:val="Bibliography"/>
        <w:ind w:left="0" w:firstLine="0"/>
        <w:rPr>
          <w:lang w:val="en-GB"/>
        </w:rPr>
      </w:pPr>
      <w:r w:rsidRPr="00C04EA9">
        <w:rPr>
          <w:lang w:val="en-GB"/>
        </w:rPr>
        <w:t xml:space="preserve">R Core Team. 2021. R: A language and environment for statistical computing. </w:t>
      </w:r>
      <w:proofErr w:type="gramStart"/>
      <w:r w:rsidRPr="00C04EA9">
        <w:rPr>
          <w:lang w:val="en-GB"/>
        </w:rPr>
        <w:t>R  Foundation</w:t>
      </w:r>
      <w:proofErr w:type="gramEnd"/>
      <w:r w:rsidRPr="00C04EA9">
        <w:rPr>
          <w:lang w:val="en-GB"/>
        </w:rPr>
        <w:t xml:space="preserve"> for Statistical Computing, Vienna, Austria. Available from https://www.R-project.org/.</w:t>
      </w:r>
    </w:p>
    <w:p w14:paraId="06A1E63D" w14:textId="77777777" w:rsidR="00C04EA9" w:rsidRPr="00C04EA9" w:rsidRDefault="00C04EA9" w:rsidP="00C04EA9">
      <w:pPr>
        <w:pStyle w:val="Bibliography"/>
        <w:ind w:left="0" w:firstLine="0"/>
        <w:rPr>
          <w:lang w:val="en-GB"/>
        </w:rPr>
      </w:pPr>
      <w:r w:rsidRPr="00C04EA9">
        <w:rPr>
          <w:lang w:val="en-GB"/>
        </w:rPr>
        <w:t xml:space="preserve">Schwartz MW, Brigham CA, Hoeksema JD, Lyons KG, Mills MH, van </w:t>
      </w:r>
      <w:proofErr w:type="spellStart"/>
      <w:r w:rsidRPr="00C04EA9">
        <w:rPr>
          <w:lang w:val="en-GB"/>
        </w:rPr>
        <w:t>Mantgem</w:t>
      </w:r>
      <w:proofErr w:type="spellEnd"/>
      <w:r w:rsidRPr="00C04EA9">
        <w:rPr>
          <w:lang w:val="en-GB"/>
        </w:rPr>
        <w:t xml:space="preserve"> PJ. 2000. Linking biodiversity to ecosystem function: implications for conservation ecology. </w:t>
      </w:r>
      <w:proofErr w:type="spellStart"/>
      <w:r w:rsidRPr="00C04EA9">
        <w:rPr>
          <w:lang w:val="en-GB"/>
        </w:rPr>
        <w:t>Oecologia</w:t>
      </w:r>
      <w:proofErr w:type="spellEnd"/>
      <w:r w:rsidRPr="00C04EA9">
        <w:rPr>
          <w:lang w:val="en-GB"/>
        </w:rPr>
        <w:t xml:space="preserve"> </w:t>
      </w:r>
      <w:r w:rsidRPr="00C04EA9">
        <w:rPr>
          <w:b/>
          <w:bCs/>
          <w:lang w:val="en-GB"/>
        </w:rPr>
        <w:t>122</w:t>
      </w:r>
      <w:r w:rsidRPr="00C04EA9">
        <w:rPr>
          <w:lang w:val="en-GB"/>
        </w:rPr>
        <w:t>:297–305.</w:t>
      </w:r>
    </w:p>
    <w:p w14:paraId="0C0A7107" w14:textId="77777777" w:rsidR="00C04EA9" w:rsidRPr="00C04EA9" w:rsidRDefault="00C04EA9" w:rsidP="00C04EA9">
      <w:pPr>
        <w:pStyle w:val="Bibliography"/>
        <w:ind w:left="0" w:firstLine="0"/>
        <w:rPr>
          <w:lang w:val="en-GB"/>
        </w:rPr>
      </w:pPr>
      <w:r w:rsidRPr="00C04EA9">
        <w:rPr>
          <w:lang w:val="en-GB"/>
        </w:rPr>
        <w:t xml:space="preserve">Small C, Nichols RJ. 2003. A Global Analysis of Human Settlement in Coastal Zones. Journal of Coastal Research </w:t>
      </w:r>
      <w:r w:rsidRPr="00C04EA9">
        <w:rPr>
          <w:b/>
          <w:bCs/>
          <w:lang w:val="en-GB"/>
        </w:rPr>
        <w:t>19</w:t>
      </w:r>
      <w:r w:rsidRPr="00C04EA9">
        <w:rPr>
          <w:lang w:val="en-GB"/>
        </w:rPr>
        <w:t>:17.</w:t>
      </w:r>
    </w:p>
    <w:p w14:paraId="079EDC3C" w14:textId="77777777" w:rsidR="00C04EA9" w:rsidRPr="00C04EA9" w:rsidRDefault="00C04EA9" w:rsidP="00C04EA9">
      <w:pPr>
        <w:pStyle w:val="Bibliography"/>
        <w:ind w:left="0" w:firstLine="0"/>
        <w:rPr>
          <w:lang w:val="en-GB"/>
        </w:rPr>
      </w:pPr>
      <w:r w:rsidRPr="00C04EA9">
        <w:rPr>
          <w:lang w:val="en-GB"/>
        </w:rPr>
        <w:t xml:space="preserve">Stewart D. 2021, April. Undetected but widespread: the cryptic invasion of non-native cattail (Typha) in the Fraser River Estuary. </w:t>
      </w:r>
      <w:proofErr w:type="spellStart"/>
      <w:r w:rsidRPr="00C04EA9">
        <w:rPr>
          <w:lang w:val="en-GB"/>
        </w:rPr>
        <w:t>Masters</w:t>
      </w:r>
      <w:proofErr w:type="spellEnd"/>
      <w:r w:rsidRPr="00C04EA9">
        <w:rPr>
          <w:lang w:val="en-GB"/>
        </w:rPr>
        <w:t xml:space="preserve"> Thesis. University of British Columbia, Vancouver.</w:t>
      </w:r>
    </w:p>
    <w:p w14:paraId="7473903B" w14:textId="77777777" w:rsidR="00C04EA9" w:rsidRPr="00C04EA9" w:rsidRDefault="00C04EA9" w:rsidP="00C04EA9">
      <w:pPr>
        <w:pStyle w:val="Bibliography"/>
        <w:ind w:left="0" w:firstLine="0"/>
        <w:rPr>
          <w:lang w:val="en-GB"/>
        </w:rPr>
      </w:pPr>
      <w:r w:rsidRPr="00C04EA9">
        <w:rPr>
          <w:lang w:val="en-GB"/>
        </w:rPr>
        <w:t xml:space="preserve">Sutherland TF, </w:t>
      </w:r>
      <w:proofErr w:type="spellStart"/>
      <w:r w:rsidRPr="00C04EA9">
        <w:rPr>
          <w:lang w:val="en-GB"/>
        </w:rPr>
        <w:t>Elner</w:t>
      </w:r>
      <w:proofErr w:type="spellEnd"/>
      <w:r w:rsidRPr="00C04EA9">
        <w:rPr>
          <w:lang w:val="en-GB"/>
        </w:rPr>
        <w:t xml:space="preserve"> RW, O’Neill JD. 2013. Roberts Bank: Ecological crucible of the Fraser River estuary. Progress in Oceanography </w:t>
      </w:r>
      <w:r w:rsidRPr="00C04EA9">
        <w:rPr>
          <w:b/>
          <w:bCs/>
          <w:lang w:val="en-GB"/>
        </w:rPr>
        <w:t>115</w:t>
      </w:r>
      <w:r w:rsidRPr="00C04EA9">
        <w:rPr>
          <w:lang w:val="en-GB"/>
        </w:rPr>
        <w:t>:171–180.</w:t>
      </w:r>
    </w:p>
    <w:p w14:paraId="10712E9C" w14:textId="77777777" w:rsidR="00C04EA9" w:rsidRPr="00C04EA9" w:rsidRDefault="00C04EA9" w:rsidP="00C04EA9">
      <w:pPr>
        <w:pStyle w:val="Bibliography"/>
        <w:ind w:left="0" w:firstLine="0"/>
        <w:rPr>
          <w:lang w:val="en-GB"/>
        </w:rPr>
      </w:pPr>
      <w:r w:rsidRPr="00C04EA9">
        <w:rPr>
          <w:lang w:val="en-GB"/>
        </w:rPr>
        <w:t xml:space="preserve">Tilman D. 1996. Biodiversity: Population vs ecosystem stability. Ecology </w:t>
      </w:r>
      <w:r w:rsidRPr="00C04EA9">
        <w:rPr>
          <w:b/>
          <w:bCs/>
          <w:lang w:val="en-GB"/>
        </w:rPr>
        <w:t>77</w:t>
      </w:r>
      <w:r w:rsidRPr="00C04EA9">
        <w:rPr>
          <w:lang w:val="en-GB"/>
        </w:rPr>
        <w:t>:350–363.</w:t>
      </w:r>
    </w:p>
    <w:p w14:paraId="6115BDDC" w14:textId="77777777" w:rsidR="00C04EA9" w:rsidRPr="00C04EA9" w:rsidRDefault="00C04EA9" w:rsidP="00C04EA9">
      <w:pPr>
        <w:pStyle w:val="Bibliography"/>
        <w:ind w:left="0" w:firstLine="0"/>
        <w:rPr>
          <w:lang w:val="en-GB"/>
        </w:rPr>
      </w:pPr>
      <w:r w:rsidRPr="00C04EA9">
        <w:rPr>
          <w:lang w:val="en-GB"/>
        </w:rPr>
        <w:t xml:space="preserve">Tilman D, Reich PB, Knops JMH. 2006. Biodiversity and ecosystem stability in a decade-long grassland experiment. Nature </w:t>
      </w:r>
      <w:r w:rsidRPr="00C04EA9">
        <w:rPr>
          <w:b/>
          <w:bCs/>
          <w:lang w:val="en-GB"/>
        </w:rPr>
        <w:t>441</w:t>
      </w:r>
      <w:r w:rsidRPr="00C04EA9">
        <w:rPr>
          <w:lang w:val="en-GB"/>
        </w:rPr>
        <w:t>:629–632.</w:t>
      </w:r>
    </w:p>
    <w:p w14:paraId="1A217AB0" w14:textId="77777777" w:rsidR="00C04EA9" w:rsidRPr="00C04EA9" w:rsidRDefault="00C04EA9" w:rsidP="00C04EA9">
      <w:pPr>
        <w:pStyle w:val="Bibliography"/>
        <w:ind w:left="0" w:firstLine="0"/>
        <w:rPr>
          <w:lang w:val="en-GB"/>
        </w:rPr>
      </w:pPr>
      <w:r w:rsidRPr="00C04EA9">
        <w:rPr>
          <w:lang w:val="en-GB"/>
        </w:rPr>
        <w:t xml:space="preserve">Vitousek PM, Aber JD, Howarth RW, Likens GE, Matson PA, Schindler DW, Schlesinger WH, Tilman DG. 1997. Human alteration of the global nitrogen cycle: sources and consequences. Ecological Applications </w:t>
      </w:r>
      <w:r w:rsidRPr="00C04EA9">
        <w:rPr>
          <w:b/>
          <w:bCs/>
          <w:lang w:val="en-GB"/>
        </w:rPr>
        <w:t>7</w:t>
      </w:r>
      <w:r w:rsidRPr="00C04EA9">
        <w:rPr>
          <w:lang w:val="en-GB"/>
        </w:rPr>
        <w:t>:737–750.</w:t>
      </w:r>
    </w:p>
    <w:p w14:paraId="116C7CA5" w14:textId="77777777" w:rsidR="00C04EA9" w:rsidRPr="00C04EA9" w:rsidRDefault="00C04EA9" w:rsidP="00C04EA9">
      <w:pPr>
        <w:pStyle w:val="Bibliography"/>
        <w:ind w:left="0" w:firstLine="0"/>
        <w:rPr>
          <w:lang w:val="en-GB"/>
        </w:rPr>
      </w:pPr>
      <w:proofErr w:type="spellStart"/>
      <w:r w:rsidRPr="00C04EA9">
        <w:rPr>
          <w:lang w:val="en-GB"/>
        </w:rPr>
        <w:t>Zedler</w:t>
      </w:r>
      <w:proofErr w:type="spellEnd"/>
      <w:r w:rsidRPr="00C04EA9">
        <w:rPr>
          <w:lang w:val="en-GB"/>
        </w:rPr>
        <w:t xml:space="preserve"> JB, Kercher S. 2005. Wetland Resources: Status, Trends, Ecosystem Services, and Restorability. Annual Review of Environment and Resources </w:t>
      </w:r>
      <w:r w:rsidRPr="00C04EA9">
        <w:rPr>
          <w:b/>
          <w:bCs/>
          <w:lang w:val="en-GB"/>
        </w:rPr>
        <w:t>30</w:t>
      </w:r>
      <w:r w:rsidRPr="00C04EA9">
        <w:rPr>
          <w:lang w:val="en-GB"/>
        </w:rPr>
        <w:t>:39–74.</w:t>
      </w:r>
    </w:p>
    <w:p w14:paraId="43072659" w14:textId="2501BF7B" w:rsidR="00B54613" w:rsidRDefault="00B54613" w:rsidP="00C04EA9">
      <w:pPr>
        <w:spacing w:line="240" w:lineRule="auto"/>
        <w:jc w:val="left"/>
      </w:pPr>
      <w:r>
        <w:fldChar w:fldCharType="end"/>
      </w:r>
    </w:p>
    <w:p w14:paraId="3B9C4B8E" w14:textId="271C4354" w:rsidR="00B54613" w:rsidRDefault="00B54613" w:rsidP="00C04EA9"/>
    <w:p w14:paraId="2F33F39D" w14:textId="6D24A195" w:rsidR="00B54613" w:rsidRDefault="00B54613" w:rsidP="00C04EA9"/>
    <w:p w14:paraId="2E2752AF" w14:textId="1B3C233A" w:rsidR="00150116" w:rsidRDefault="001E337B" w:rsidP="00C04EA9">
      <w:pPr>
        <w:pStyle w:val="Heading1"/>
        <w:numPr>
          <w:ilvl w:val="0"/>
          <w:numId w:val="0"/>
        </w:numPr>
      </w:pPr>
      <w:r>
        <w:rPr>
          <w:noProof/>
        </w:rPr>
        <w:lastRenderedPageBreak/>
        <mc:AlternateContent>
          <mc:Choice Requires="wps">
            <w:drawing>
              <wp:anchor distT="0" distB="0" distL="114300" distR="114300" simplePos="0" relativeHeight="251670528" behindDoc="0" locked="0" layoutInCell="1" allowOverlap="1" wp14:anchorId="278E4979" wp14:editId="6DD2E46D">
                <wp:simplePos x="0" y="0"/>
                <wp:positionH relativeFrom="column">
                  <wp:posOffset>251460</wp:posOffset>
                </wp:positionH>
                <wp:positionV relativeFrom="paragraph">
                  <wp:posOffset>8344535</wp:posOffset>
                </wp:positionV>
                <wp:extent cx="5231130" cy="635"/>
                <wp:effectExtent l="0" t="0" r="1270" b="12065"/>
                <wp:wrapTopAndBottom/>
                <wp:docPr id="15" name="Text Box 15"/>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E4979" id="Text Box 15" o:spid="_x0000_s1027" type="#_x0000_t202" style="position:absolute;left:0;text-align:left;margin-left:19.8pt;margin-top:657.05pt;width:411.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" stroked="f">
                <v:textbox style="mso-fit-shape-to-text:t" inset="0,0,0,0">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sidR="00826736">
        <w:rPr>
          <w:noProof/>
        </w:rPr>
        <w:drawing>
          <wp:anchor distT="0" distB="0" distL="114300" distR="114300" simplePos="0" relativeHeight="251665408" behindDoc="1" locked="0" layoutInCell="1" allowOverlap="1" wp14:anchorId="119CB9C3" wp14:editId="1DFC71A2">
            <wp:simplePos x="0" y="0"/>
            <wp:positionH relativeFrom="column">
              <wp:posOffset>251460</wp:posOffset>
            </wp:positionH>
            <wp:positionV relativeFrom="paragraph">
              <wp:posOffset>4363720</wp:posOffset>
            </wp:positionV>
            <wp:extent cx="5231130" cy="3923665"/>
            <wp:effectExtent l="0" t="0" r="1270" b="635"/>
            <wp:wrapTopAndBottom/>
            <wp:docPr id="11" name="Picture 11"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26736">
        <w:rPr>
          <w:noProof/>
        </w:rPr>
        <w:drawing>
          <wp:anchor distT="0" distB="0" distL="114300" distR="114300" simplePos="0" relativeHeight="251664384" behindDoc="1" locked="0" layoutInCell="1" allowOverlap="1" wp14:anchorId="42F24B6C" wp14:editId="20EE1BFA">
            <wp:simplePos x="0" y="0"/>
            <wp:positionH relativeFrom="column">
              <wp:posOffset>254000</wp:posOffset>
            </wp:positionH>
            <wp:positionV relativeFrom="paragraph">
              <wp:posOffset>376555</wp:posOffset>
            </wp:positionV>
            <wp:extent cx="5231130" cy="3923665"/>
            <wp:effectExtent l="0" t="0" r="1270" b="635"/>
            <wp:wrapTopAndBottom/>
            <wp:docPr id="10" name="Picture 10"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5E9142A6" w:rsidRPr="559EFC6C">
        <w:t xml:space="preserve">Appendix </w:t>
      </w:r>
      <w:r w:rsidR="1337B1FD" w:rsidRPr="559EFC6C">
        <w:t>A</w:t>
      </w:r>
      <w:r w:rsidR="00150116">
        <w:t>: Photo</w:t>
      </w:r>
      <w:r>
        <w:t>s of Marsh Recession</w:t>
      </w:r>
    </w:p>
    <w:p w14:paraId="42F6060F" w14:textId="4DFE4B05" w:rsidR="0099294D" w:rsidRDefault="0099294D" w:rsidP="00C04EA9">
      <w:pPr>
        <w:pStyle w:val="Heading1"/>
        <w:numPr>
          <w:ilvl w:val="0"/>
          <w:numId w:val="0"/>
        </w:numPr>
        <w:rPr>
          <w:rFonts w:eastAsia="Times New Roman"/>
          <w:lang w:eastAsia="en-GB"/>
        </w:rPr>
      </w:pPr>
      <w:r w:rsidRPr="0099294D">
        <w:rPr>
          <w:rFonts w:eastAsia="Times New Roman"/>
          <w:lang w:eastAsia="en-GB"/>
        </w:rPr>
        <w:lastRenderedPageBreak/>
        <w:t>Appendix </w:t>
      </w:r>
      <w:r>
        <w:rPr>
          <w:rFonts w:eastAsia="Times New Roman"/>
          <w:lang w:eastAsia="en-GB"/>
        </w:rPr>
        <w:t>B</w:t>
      </w:r>
      <w:r w:rsidRPr="0099294D">
        <w:rPr>
          <w:rFonts w:eastAsia="Times New Roman"/>
          <w:lang w:eastAsia="en-GB"/>
        </w:rPr>
        <w:t>. Outcome Variables and Predictor Covariates </w:t>
      </w:r>
    </w:p>
    <w:p w14:paraId="735354B3" w14:textId="227ED587" w:rsidR="0099294D" w:rsidRPr="0099294D" w:rsidRDefault="0099294D" w:rsidP="00C04EA9">
      <w:pPr>
        <w:jc w:val="left"/>
        <w:rPr>
          <w:rFonts w:ascii="Segoe UI" w:hAnsi="Segoe UI" w:cs="Segoe UI"/>
          <w:sz w:val="18"/>
          <w:szCs w:val="18"/>
          <w:lang w:eastAsia="en-GB"/>
        </w:rPr>
      </w:pPr>
      <w:r w:rsidRPr="0099294D">
        <w:rPr>
          <w:sz w:val="24"/>
          <w:szCs w:val="24"/>
          <w:lang w:eastAsia="en-GB"/>
        </w:rPr>
        <w:t> </w:t>
      </w:r>
    </w:p>
    <w:p w14:paraId="034AC95B" w14:textId="109A1ECE" w:rsidR="00672345" w:rsidRDefault="00672345" w:rsidP="00C04EA9">
      <w:pPr>
        <w:pStyle w:val="Caption"/>
        <w:keepNext/>
      </w:pPr>
      <w:r>
        <w:t>Table B</w:t>
      </w:r>
      <w:fldSimple w:instr=" SEQ Table \* ARABIC ">
        <w:r>
          <w:rPr>
            <w:noProof/>
          </w:rPr>
          <w:t>1</w:t>
        </w:r>
      </w:fldSimple>
      <w:r>
        <w:t xml:space="preserve">. </w:t>
      </w:r>
      <w:r w:rsidRPr="0099294D">
        <w:rPr>
          <w:lang w:eastAsia="en-GB"/>
        </w:rPr>
        <w:t>Quantitative and qualitative site-level and plot-level characteristics were generated for each surveyed compensation site, including both numeric and categorical data.   </w:t>
      </w:r>
    </w:p>
    <w:tbl>
      <w:tblPr>
        <w:tblW w:w="86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00"/>
        <w:gridCol w:w="5655"/>
      </w:tblGrid>
      <w:tr w:rsidR="0099294D" w:rsidRPr="001E337B" w14:paraId="2EDC643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EE53C67" w14:textId="77777777" w:rsidR="0099294D" w:rsidRPr="001E337B" w:rsidRDefault="0099294D" w:rsidP="00C04EA9">
            <w:pPr>
              <w:jc w:val="left"/>
              <w:rPr>
                <w:sz w:val="20"/>
                <w:szCs w:val="20"/>
                <w:lang w:eastAsia="en-GB"/>
              </w:rPr>
            </w:pPr>
            <w:r w:rsidRPr="001E337B">
              <w:rPr>
                <w:sz w:val="20"/>
                <w:szCs w:val="20"/>
                <w:lang w:eastAsia="en-GB"/>
              </w:rPr>
              <w:t>Characteristic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B4B327B" w14:textId="77777777" w:rsidR="0099294D" w:rsidRPr="001E337B" w:rsidRDefault="0099294D" w:rsidP="00C04EA9">
            <w:pPr>
              <w:jc w:val="left"/>
              <w:rPr>
                <w:sz w:val="20"/>
                <w:szCs w:val="20"/>
                <w:lang w:eastAsia="en-GB"/>
              </w:rPr>
            </w:pPr>
            <w:r w:rsidRPr="001E337B">
              <w:rPr>
                <w:sz w:val="20"/>
                <w:szCs w:val="20"/>
                <w:lang w:eastAsia="en-GB"/>
              </w:rPr>
              <w:t>Description </w:t>
            </w:r>
          </w:p>
        </w:tc>
      </w:tr>
      <w:tr w:rsidR="0099294D" w:rsidRPr="001E337B" w14:paraId="2AE864F8"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57FD490D" w14:textId="77777777" w:rsidR="0099294D" w:rsidRPr="001E337B" w:rsidRDefault="0099294D" w:rsidP="00C04EA9">
            <w:pPr>
              <w:jc w:val="left"/>
              <w:rPr>
                <w:sz w:val="20"/>
                <w:szCs w:val="20"/>
                <w:lang w:eastAsia="en-GB"/>
              </w:rPr>
            </w:pPr>
            <w:r w:rsidRPr="001E337B">
              <w:rPr>
                <w:b/>
                <w:bCs/>
                <w:sz w:val="20"/>
                <w:szCs w:val="20"/>
                <w:lang w:eastAsia="en-GB"/>
              </w:rPr>
              <w:t>Outcome Variables</w:t>
            </w:r>
            <w:r w:rsidRPr="001E337B">
              <w:rPr>
                <w:sz w:val="20"/>
                <w:szCs w:val="20"/>
                <w:lang w:eastAsia="en-GB"/>
              </w:rPr>
              <w:t> </w:t>
            </w:r>
          </w:p>
        </w:tc>
      </w:tr>
      <w:tr w:rsidR="0099294D" w:rsidRPr="001E337B" w14:paraId="7C5477ED"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076517D" w14:textId="77777777" w:rsidR="0099294D" w:rsidRPr="001E337B" w:rsidRDefault="0099294D" w:rsidP="00C04EA9">
            <w:pPr>
              <w:jc w:val="left"/>
              <w:rPr>
                <w:sz w:val="20"/>
                <w:szCs w:val="20"/>
                <w:lang w:eastAsia="en-GB"/>
              </w:rPr>
            </w:pPr>
            <w:r w:rsidRPr="001E337B">
              <w:rPr>
                <w:sz w:val="20"/>
                <w:szCs w:val="20"/>
                <w:lang w:eastAsia="en-GB"/>
              </w:rPr>
              <w:t>Percent Recessed Marsh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621089E" w14:textId="77777777" w:rsidR="0099294D" w:rsidRPr="001E337B" w:rsidRDefault="0099294D" w:rsidP="00C04EA9">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99294D" w:rsidRPr="001E337B" w14:paraId="449C270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89B9D4" w14:textId="77777777" w:rsidR="0099294D" w:rsidRPr="001E337B" w:rsidRDefault="0099294D" w:rsidP="00C04EA9">
            <w:pPr>
              <w:jc w:val="left"/>
              <w:rPr>
                <w:sz w:val="20"/>
                <w:szCs w:val="20"/>
                <w:lang w:eastAsia="en-GB"/>
              </w:rPr>
            </w:pPr>
            <w:r w:rsidRPr="001E337B">
              <w:rPr>
                <w:sz w:val="20"/>
                <w:szCs w:val="20"/>
                <w:lang w:eastAsia="en-GB"/>
              </w:rPr>
              <w:t>Relative Percent Nativ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1AAE83C" w14:textId="77777777" w:rsidR="0099294D" w:rsidRPr="001E337B" w:rsidRDefault="0099294D" w:rsidP="00C04EA9">
            <w:pPr>
              <w:jc w:val="left"/>
              <w:rPr>
                <w:sz w:val="20"/>
                <w:szCs w:val="20"/>
                <w:lang w:eastAsia="en-GB"/>
              </w:rPr>
            </w:pPr>
            <w:r w:rsidRPr="001E337B">
              <w:rPr>
                <w:sz w:val="20"/>
                <w:szCs w:val="20"/>
                <w:lang w:eastAsia="en-GB"/>
              </w:rPr>
              <w:t>The proportion of the vegetated percent cover represented by native species. </w:t>
            </w:r>
          </w:p>
        </w:tc>
      </w:tr>
      <w:tr w:rsidR="0099294D" w:rsidRPr="001E337B" w14:paraId="005A09A5"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593153C" w14:textId="61DA2513" w:rsidR="0099294D" w:rsidRPr="001E337B" w:rsidRDefault="0099294D" w:rsidP="00C04EA9">
            <w:pPr>
              <w:jc w:val="left"/>
              <w:rPr>
                <w:sz w:val="20"/>
                <w:szCs w:val="20"/>
                <w:lang w:eastAsia="en-GB"/>
              </w:rPr>
            </w:pPr>
            <w:r w:rsidRPr="001E337B">
              <w:rPr>
                <w:sz w:val="20"/>
                <w:szCs w:val="20"/>
                <w:lang w:eastAsia="en-GB"/>
              </w:rPr>
              <w:t xml:space="preserve">Richness </w:t>
            </w:r>
            <w:r w:rsidR="00672345" w:rsidRPr="001E337B">
              <w:rPr>
                <w:sz w:val="20"/>
                <w:szCs w:val="20"/>
                <w:lang w:eastAsia="en-GB"/>
              </w:rPr>
              <w:t>P</w:t>
            </w:r>
            <w:r w:rsidRPr="001E337B">
              <w:rPr>
                <w:sz w:val="20"/>
                <w:szCs w:val="20"/>
                <w:lang w:eastAsia="en-GB"/>
              </w:rPr>
              <w:t>er Plot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6A26DC5" w14:textId="493D5BC1" w:rsidR="0099294D" w:rsidRPr="001E337B" w:rsidRDefault="0099294D" w:rsidP="00C04EA9">
            <w:pPr>
              <w:jc w:val="left"/>
              <w:rPr>
                <w:sz w:val="20"/>
                <w:szCs w:val="20"/>
                <w:lang w:eastAsia="en-GB"/>
              </w:rPr>
            </w:pPr>
            <w:r w:rsidRPr="001E337B">
              <w:rPr>
                <w:sz w:val="20"/>
                <w:szCs w:val="20"/>
                <w:lang w:eastAsia="en-GB"/>
              </w:rPr>
              <w:t xml:space="preserve">The number of unique native </w:t>
            </w:r>
            <w:r w:rsidR="00672345" w:rsidRPr="001E337B">
              <w:rPr>
                <w:sz w:val="20"/>
                <w:szCs w:val="20"/>
                <w:lang w:eastAsia="en-GB"/>
              </w:rPr>
              <w:t xml:space="preserve">and non-native </w:t>
            </w:r>
            <w:r w:rsidRPr="001E337B">
              <w:rPr>
                <w:sz w:val="20"/>
                <w:szCs w:val="20"/>
                <w:lang w:eastAsia="en-GB"/>
              </w:rPr>
              <w:t>species in a plot. </w:t>
            </w:r>
          </w:p>
        </w:tc>
      </w:tr>
      <w:tr w:rsidR="0099294D" w:rsidRPr="001E337B" w14:paraId="79B88162"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1930A1B6" w14:textId="77777777" w:rsidR="0099294D" w:rsidRPr="001E337B" w:rsidRDefault="0099294D" w:rsidP="00C04EA9">
            <w:pPr>
              <w:jc w:val="left"/>
              <w:rPr>
                <w:sz w:val="20"/>
                <w:szCs w:val="20"/>
                <w:lang w:eastAsia="en-GB"/>
              </w:rPr>
            </w:pPr>
            <w:r w:rsidRPr="001E337B">
              <w:rPr>
                <w:b/>
                <w:bCs/>
                <w:sz w:val="20"/>
                <w:szCs w:val="20"/>
                <w:lang w:eastAsia="en-GB"/>
              </w:rPr>
              <w:t>Predictor Covariates</w:t>
            </w:r>
            <w:r w:rsidRPr="001E337B">
              <w:rPr>
                <w:sz w:val="20"/>
                <w:szCs w:val="20"/>
                <w:lang w:eastAsia="en-GB"/>
              </w:rPr>
              <w:t> </w:t>
            </w:r>
          </w:p>
        </w:tc>
      </w:tr>
      <w:tr w:rsidR="0099294D" w:rsidRPr="001E337B" w14:paraId="26E4D22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64872A3" w14:textId="77777777" w:rsidR="0099294D" w:rsidRPr="001E337B" w:rsidRDefault="0099294D" w:rsidP="00C04EA9">
            <w:pPr>
              <w:jc w:val="left"/>
              <w:rPr>
                <w:sz w:val="20"/>
                <w:szCs w:val="20"/>
                <w:lang w:eastAsia="en-GB"/>
              </w:rPr>
            </w:pPr>
            <w:r w:rsidRPr="001E337B">
              <w:rPr>
                <w:sz w:val="20"/>
                <w:szCs w:val="20"/>
                <w:lang w:eastAsia="en-GB"/>
              </w:rPr>
              <w:t>Elevatio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462A1C5" w14:textId="77777777" w:rsidR="0099294D" w:rsidRPr="001E337B" w:rsidRDefault="0099294D" w:rsidP="00C04EA9">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99294D" w:rsidRPr="001E337B" w14:paraId="2AB7DDDB"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35E852C" w14:textId="77777777" w:rsidR="0099294D" w:rsidRPr="001E337B" w:rsidRDefault="0099294D" w:rsidP="00C04EA9">
            <w:pPr>
              <w:jc w:val="left"/>
              <w:rPr>
                <w:sz w:val="20"/>
                <w:szCs w:val="20"/>
                <w:lang w:eastAsia="en-GB"/>
              </w:rPr>
            </w:pPr>
            <w:r w:rsidRPr="001E337B">
              <w:rPr>
                <w:sz w:val="20"/>
                <w:szCs w:val="20"/>
                <w:lang w:eastAsia="en-GB"/>
              </w:rPr>
              <w:t>Distance Upriver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C27B782" w14:textId="77777777" w:rsidR="0099294D" w:rsidRPr="001E337B" w:rsidRDefault="0099294D" w:rsidP="00C04EA9">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99294D" w:rsidRPr="001E337B" w14:paraId="6F2E3950"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AC6D60D" w14:textId="77777777" w:rsidR="0099294D" w:rsidRPr="001E337B" w:rsidRDefault="0099294D" w:rsidP="00C04EA9">
            <w:pPr>
              <w:jc w:val="left"/>
              <w:rPr>
                <w:sz w:val="20"/>
                <w:szCs w:val="20"/>
                <w:lang w:eastAsia="en-GB"/>
              </w:rPr>
            </w:pPr>
            <w:r w:rsidRPr="001E337B">
              <w:rPr>
                <w:sz w:val="20"/>
                <w:szCs w:val="20"/>
                <w:lang w:eastAsia="en-GB"/>
              </w:rPr>
              <w:t>Ar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90E931A" w14:textId="186804C2" w:rsidR="0099294D" w:rsidRPr="001E337B" w:rsidRDefault="0099294D" w:rsidP="00C04EA9">
            <w:pPr>
              <w:jc w:val="left"/>
              <w:rPr>
                <w:sz w:val="20"/>
                <w:szCs w:val="20"/>
                <w:lang w:eastAsia="en-GB"/>
              </w:rPr>
            </w:pPr>
            <w:r w:rsidRPr="001E337B">
              <w:rPr>
                <w:sz w:val="20"/>
                <w:szCs w:val="20"/>
                <w:lang w:eastAsia="en-GB"/>
              </w:rPr>
              <w:t>Indicates which arm of the Fraser River the marsh occurs in, either the North Arm or the Main Arm (South Arm). </w:t>
            </w:r>
            <w:r w:rsidR="00C04EA9" w:rsidRPr="001E337B">
              <w:rPr>
                <w:sz w:val="20"/>
                <w:szCs w:val="20"/>
                <w:lang w:eastAsia="en-GB"/>
              </w:rPr>
              <w:t xml:space="preserve"> </w:t>
            </w:r>
          </w:p>
        </w:tc>
      </w:tr>
      <w:tr w:rsidR="0099294D" w:rsidRPr="001E337B" w14:paraId="4FDF9687"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B59AF57" w14:textId="77777777" w:rsidR="0099294D" w:rsidRPr="001E337B" w:rsidRDefault="0099294D" w:rsidP="00C04EA9">
            <w:pPr>
              <w:jc w:val="left"/>
              <w:rPr>
                <w:sz w:val="20"/>
                <w:szCs w:val="20"/>
                <w:lang w:eastAsia="en-GB"/>
              </w:rPr>
            </w:pPr>
            <w:r w:rsidRPr="001E337B">
              <w:rPr>
                <w:sz w:val="20"/>
                <w:szCs w:val="20"/>
                <w:lang w:eastAsia="en-GB"/>
              </w:rPr>
              <w:t>Channel Proximity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AA8916C" w14:textId="77777777" w:rsidR="0099294D" w:rsidRPr="001E337B" w:rsidRDefault="0099294D" w:rsidP="00C04EA9">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99294D" w:rsidRPr="001E337B" w14:paraId="34F3BC9C"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9E9F05" w14:textId="77777777" w:rsidR="0099294D" w:rsidRPr="001E337B" w:rsidRDefault="0099294D" w:rsidP="00C04EA9">
            <w:pPr>
              <w:jc w:val="left"/>
              <w:rPr>
                <w:sz w:val="20"/>
                <w:szCs w:val="20"/>
                <w:lang w:eastAsia="en-GB"/>
              </w:rPr>
            </w:pPr>
            <w:r w:rsidRPr="001E337B">
              <w:rPr>
                <w:sz w:val="20"/>
                <w:szCs w:val="20"/>
                <w:lang w:eastAsia="en-GB"/>
              </w:rPr>
              <w:t>Refer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34764D3" w14:textId="77777777" w:rsidR="0099294D" w:rsidRPr="001E337B" w:rsidRDefault="0099294D" w:rsidP="00C04EA9">
            <w:pPr>
              <w:jc w:val="left"/>
              <w:rPr>
                <w:sz w:val="20"/>
                <w:szCs w:val="20"/>
                <w:lang w:eastAsia="en-GB"/>
              </w:rPr>
            </w:pPr>
            <w:r w:rsidRPr="001E337B">
              <w:rPr>
                <w:sz w:val="20"/>
                <w:szCs w:val="20"/>
                <w:lang w:eastAsia="en-GB"/>
              </w:rPr>
              <w:t>Indicates whether the site is a created marsh or a reference (natural) marsh. </w:t>
            </w:r>
          </w:p>
        </w:tc>
      </w:tr>
      <w:tr w:rsidR="0099294D" w:rsidRPr="001E337B" w14:paraId="0F5A3F1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5976ADE" w14:textId="77777777" w:rsidR="0099294D" w:rsidRPr="001E337B" w:rsidRDefault="0099294D" w:rsidP="00C04EA9">
            <w:pPr>
              <w:jc w:val="left"/>
              <w:rPr>
                <w:sz w:val="20"/>
                <w:szCs w:val="20"/>
                <w:lang w:eastAsia="en-GB"/>
              </w:rPr>
            </w:pPr>
            <w:r w:rsidRPr="001E337B">
              <w:rPr>
                <w:sz w:val="20"/>
                <w:szCs w:val="20"/>
                <w:lang w:eastAsia="en-GB"/>
              </w:rPr>
              <w:t>Inland Basi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EB70FC" w14:textId="77777777" w:rsidR="0099294D" w:rsidRPr="001E337B" w:rsidRDefault="0099294D" w:rsidP="00C04EA9">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99294D" w:rsidRPr="001E337B" w14:paraId="260F3FC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14329957" w14:textId="77777777" w:rsidR="0099294D" w:rsidRPr="001E337B" w:rsidRDefault="0099294D" w:rsidP="00C04EA9">
            <w:pPr>
              <w:jc w:val="left"/>
              <w:rPr>
                <w:sz w:val="20"/>
                <w:szCs w:val="20"/>
                <w:lang w:eastAsia="en-GB"/>
              </w:rPr>
            </w:pPr>
            <w:r w:rsidRPr="001E337B">
              <w:rPr>
                <w:sz w:val="20"/>
                <w:szCs w:val="20"/>
                <w:lang w:eastAsia="en-GB"/>
              </w:rPr>
              <w:t>Project A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431657C" w14:textId="77777777" w:rsidR="0099294D" w:rsidRPr="001E337B" w:rsidRDefault="0099294D" w:rsidP="00C04EA9">
            <w:pPr>
              <w:jc w:val="left"/>
              <w:rPr>
                <w:sz w:val="20"/>
                <w:szCs w:val="20"/>
                <w:lang w:eastAsia="en-GB"/>
              </w:rPr>
            </w:pPr>
            <w:r w:rsidRPr="001E337B">
              <w:rPr>
                <w:sz w:val="20"/>
                <w:szCs w:val="20"/>
                <w:lang w:eastAsia="en-GB"/>
              </w:rPr>
              <w:t>Years since project completion at time of sampling. </w:t>
            </w:r>
          </w:p>
        </w:tc>
      </w:tr>
      <w:tr w:rsidR="0099294D" w:rsidRPr="001E337B" w14:paraId="3CBF134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20FA21F" w14:textId="77777777" w:rsidR="0099294D" w:rsidRPr="001E337B" w:rsidRDefault="0099294D" w:rsidP="00C04EA9">
            <w:pPr>
              <w:jc w:val="left"/>
              <w:rPr>
                <w:sz w:val="20"/>
                <w:szCs w:val="20"/>
                <w:lang w:eastAsia="en-GB"/>
              </w:rPr>
            </w:pPr>
            <w:r w:rsidRPr="001E337B">
              <w:rPr>
                <w:sz w:val="20"/>
                <w:szCs w:val="20"/>
                <w:lang w:eastAsia="en-GB"/>
              </w:rPr>
              <w:t>Percent Ed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CB4266" w14:textId="77777777" w:rsidR="0099294D" w:rsidRPr="001E337B" w:rsidRDefault="0099294D" w:rsidP="00C04EA9">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99294D" w:rsidRPr="001E337B" w14:paraId="3B129A1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9545F6C" w14:textId="77777777" w:rsidR="0099294D" w:rsidRPr="001E337B" w:rsidRDefault="0099294D" w:rsidP="00C04EA9">
            <w:pPr>
              <w:jc w:val="left"/>
              <w:rPr>
                <w:sz w:val="20"/>
                <w:szCs w:val="20"/>
                <w:lang w:eastAsia="en-GB"/>
              </w:rPr>
            </w:pPr>
            <w:r w:rsidRPr="001E337B">
              <w:rPr>
                <w:sz w:val="20"/>
                <w:szCs w:val="20"/>
                <w:lang w:eastAsia="en-GB"/>
              </w:rPr>
              <w:t>Siz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4DD5BAC" w14:textId="77777777" w:rsidR="0099294D" w:rsidRPr="001E337B" w:rsidRDefault="0099294D" w:rsidP="00C04EA9">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99294D" w:rsidRPr="001E337B" w14:paraId="568FD6D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3AF596C" w14:textId="77777777" w:rsidR="0099294D" w:rsidRPr="001E337B" w:rsidRDefault="0099294D" w:rsidP="00C04EA9">
            <w:pPr>
              <w:jc w:val="left"/>
              <w:rPr>
                <w:sz w:val="20"/>
                <w:szCs w:val="20"/>
                <w:lang w:eastAsia="en-GB"/>
              </w:rPr>
            </w:pPr>
            <w:r w:rsidRPr="001E337B">
              <w:rPr>
                <w:sz w:val="20"/>
                <w:szCs w:val="20"/>
                <w:lang w:eastAsia="en-GB"/>
              </w:rPr>
              <w:t>Shear Boo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9066CFD" w14:textId="77777777" w:rsidR="0099294D" w:rsidRPr="001E337B" w:rsidRDefault="0099294D" w:rsidP="00C04EA9">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99294D" w:rsidRPr="001E337B" w14:paraId="49482BA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731C108" w14:textId="77777777" w:rsidR="0099294D" w:rsidRPr="001E337B" w:rsidRDefault="0099294D" w:rsidP="00C04EA9">
            <w:pPr>
              <w:jc w:val="left"/>
              <w:rPr>
                <w:sz w:val="20"/>
                <w:szCs w:val="20"/>
                <w:lang w:eastAsia="en-GB"/>
              </w:rPr>
            </w:pPr>
            <w:r w:rsidRPr="001E337B">
              <w:rPr>
                <w:sz w:val="20"/>
                <w:szCs w:val="20"/>
                <w:lang w:eastAsia="en-GB"/>
              </w:rPr>
              <w:t>Offshore Structur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AC74252" w14:textId="77777777" w:rsidR="0099294D" w:rsidRPr="001E337B" w:rsidRDefault="0099294D" w:rsidP="00C04EA9">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99294D" w:rsidRPr="001E337B" w14:paraId="58BA0198"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70BF0320" w14:textId="77777777" w:rsidR="0099294D" w:rsidRPr="001E337B" w:rsidRDefault="0099294D" w:rsidP="00C04EA9">
            <w:pPr>
              <w:jc w:val="left"/>
              <w:rPr>
                <w:sz w:val="20"/>
                <w:szCs w:val="20"/>
                <w:lang w:eastAsia="en-GB"/>
              </w:rPr>
            </w:pPr>
            <w:r w:rsidRPr="001E337B">
              <w:rPr>
                <w:sz w:val="20"/>
                <w:szCs w:val="20"/>
                <w:lang w:eastAsia="en-GB"/>
              </w:rPr>
              <w:t>Log F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AE7C694" w14:textId="77777777" w:rsidR="0099294D" w:rsidRPr="001E337B" w:rsidRDefault="0099294D" w:rsidP="00C04EA9">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7D140361" w14:textId="61195918" w:rsidR="00150116" w:rsidRDefault="00150116" w:rsidP="00C04EA9"/>
    <w:p w14:paraId="15C4CF5F" w14:textId="6D2022A9" w:rsidR="00150116" w:rsidRDefault="00150116" w:rsidP="00C04EA9"/>
    <w:p w14:paraId="04DEAF40" w14:textId="6DF5D57B" w:rsidR="001E337B" w:rsidRDefault="001E337B" w:rsidP="00C04EA9"/>
    <w:p w14:paraId="0B0BC879" w14:textId="5E1675F0" w:rsidR="001E337B" w:rsidRDefault="001E337B" w:rsidP="00C04EA9"/>
    <w:p w14:paraId="1EB769EE" w14:textId="7D679EF5" w:rsidR="001E337B" w:rsidRDefault="001E337B" w:rsidP="00C04EA9"/>
    <w:p w14:paraId="0B4A127F" w14:textId="33B43E6C" w:rsidR="001E337B" w:rsidRDefault="001E337B" w:rsidP="00C04EA9"/>
    <w:p w14:paraId="24CB7620" w14:textId="77777777" w:rsidR="001E337B" w:rsidRDefault="001E337B" w:rsidP="00C04EA9"/>
    <w:p w14:paraId="47B28263" w14:textId="134C682C" w:rsidR="00150116" w:rsidRDefault="00150116" w:rsidP="00C04EA9"/>
    <w:p w14:paraId="212B8E78" w14:textId="067C6E9F" w:rsidR="00150116" w:rsidRDefault="00150116" w:rsidP="00C04EA9"/>
    <w:p w14:paraId="2C5C457E" w14:textId="08CD325B" w:rsidR="00150116" w:rsidRDefault="00150116" w:rsidP="00C04EA9"/>
    <w:p w14:paraId="4311887A" w14:textId="77777777" w:rsidR="00672345" w:rsidRDefault="00672345" w:rsidP="00C04EA9"/>
    <w:p w14:paraId="16133FC7" w14:textId="6FEE867A" w:rsidR="00150116" w:rsidRDefault="00150116" w:rsidP="00C04EA9"/>
    <w:p w14:paraId="3505EB12" w14:textId="1C62B99C" w:rsidR="009127CF" w:rsidRDefault="009127CF" w:rsidP="00C04EA9">
      <w:pPr>
        <w:pStyle w:val="Heading1"/>
        <w:numPr>
          <w:ilvl w:val="0"/>
          <w:numId w:val="0"/>
        </w:numPr>
        <w:rPr>
          <w:rFonts w:eastAsia="Times New Roman"/>
          <w:lang w:eastAsia="en-GB"/>
        </w:rPr>
      </w:pPr>
      <w:r>
        <w:rPr>
          <w:rFonts w:eastAsia="Times New Roman"/>
          <w:lang w:eastAsia="en-GB"/>
        </w:rPr>
        <w:br w:type="page"/>
      </w:r>
      <w:r>
        <w:rPr>
          <w:rFonts w:eastAsia="Times New Roman"/>
          <w:lang w:eastAsia="en-GB"/>
        </w:rPr>
        <w:lastRenderedPageBreak/>
        <w:t>Appendix C. Marsh Recession Model Visualizations</w:t>
      </w:r>
    </w:p>
    <w:p w14:paraId="3F17E383" w14:textId="71E472DE" w:rsidR="009127CF" w:rsidRDefault="00C04EA9" w:rsidP="00C04EA9">
      <w:pPr>
        <w:rPr>
          <w:lang w:eastAsia="en-GB"/>
        </w:rPr>
      </w:pPr>
      <w:r>
        <w:rPr>
          <w:lang w:eastAsia="en-GB"/>
        </w:rPr>
        <w:fldChar w:fldCharType="begin"/>
      </w:r>
      <w:r>
        <w:rPr>
          <w:lang w:eastAsia="en-GB"/>
        </w:rPr>
        <w:instrText xml:space="preserve"> ADDIN ZOTERO_ITEM CSL_CITATION {"citationID":"4UYbiGqc","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Pr>
          <w:lang w:eastAsia="en-GB"/>
        </w:rPr>
        <w:fldChar w:fldCharType="separate"/>
      </w:r>
      <w:r>
        <w:rPr>
          <w:noProof/>
          <w:lang w:eastAsia="en-GB"/>
        </w:rPr>
        <w:t>(Breheny &amp; Burchett 2017)</w:t>
      </w:r>
      <w:r>
        <w:rPr>
          <w:lang w:eastAsia="en-GB"/>
        </w:rPr>
        <w:fldChar w:fldCharType="end"/>
      </w:r>
      <w:r>
        <w:rPr>
          <w:noProof/>
        </w:rPr>
        <mc:AlternateContent>
          <mc:Choice Requires="wps">
            <w:drawing>
              <wp:anchor distT="0" distB="0" distL="114300" distR="114300" simplePos="0" relativeHeight="251715584" behindDoc="0" locked="0" layoutInCell="1" allowOverlap="1" wp14:anchorId="0B0B56B3" wp14:editId="13A86872">
                <wp:simplePos x="0" y="0"/>
                <wp:positionH relativeFrom="column">
                  <wp:posOffset>355600</wp:posOffset>
                </wp:positionH>
                <wp:positionV relativeFrom="paragraph">
                  <wp:posOffset>7905750</wp:posOffset>
                </wp:positionV>
                <wp:extent cx="5156200" cy="6858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156200" cy="685800"/>
                        </a:xfrm>
                        <a:prstGeom prst="rect">
                          <a:avLst/>
                        </a:prstGeom>
                        <a:solidFill>
                          <a:prstClr val="white"/>
                        </a:solidFill>
                        <a:ln>
                          <a:noFill/>
                        </a:ln>
                      </wps:spPr>
                      <wps:txbx>
                        <w:txbxContent>
                          <w:p w14:paraId="31C03033" w14:textId="712D8093" w:rsidR="009127CF" w:rsidRPr="00C04EA9" w:rsidRDefault="009127CF" w:rsidP="00C04EA9">
                            <w:pPr>
                              <w:pStyle w:val="Caption"/>
                            </w:pPr>
                            <w:r w:rsidRPr="00C04EA9">
                              <w:t xml:space="preserve">Figure C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w:t>
                            </w:r>
                            <w:r w:rsidR="00C04EA9" w:rsidRPr="00C04EA9">
                              <w:t>This and all subsequent plots in Appendices</w:t>
                            </w:r>
                            <w:r w:rsidR="00C04EA9" w:rsidRPr="00C04EA9">
                              <w:t xml:space="preserve"> C-F were created using </w:t>
                            </w:r>
                            <w:proofErr w:type="spellStart"/>
                            <w:r w:rsidR="00C04EA9" w:rsidRPr="00C04EA9">
                              <w:t>visreg</w:t>
                            </w:r>
                            <w:proofErr w:type="spellEnd"/>
                            <w:r w:rsidR="00C04EA9" w:rsidRPr="00C04EA9">
                              <w:t xml:space="preserve"> package in R </w:t>
                            </w:r>
                            <w:r w:rsidR="00C04EA9" w:rsidRPr="00C04EA9">
                              <w:t>(</w:t>
                            </w:r>
                            <w:proofErr w:type="spellStart"/>
                            <w:r w:rsidR="00C04EA9" w:rsidRPr="00C04EA9">
                              <w:t>visreg</w:t>
                            </w:r>
                            <w:proofErr w:type="spellEnd"/>
                            <w:r w:rsidR="00C04EA9" w:rsidRPr="00C04EA9">
                              <w:t>, ‘</w:t>
                            </w:r>
                            <w:proofErr w:type="spellStart"/>
                            <w:r w:rsidR="00C04EA9" w:rsidRPr="00C04EA9">
                              <w:t>visreg</w:t>
                            </w:r>
                            <w:proofErr w:type="spellEnd"/>
                            <w:r w:rsidR="00C04EA9" w:rsidRPr="00C04EA9">
                              <w:t>’ package</w:t>
                            </w:r>
                            <w:r w:rsidR="00C04EA9" w:rsidRPr="00C04EA9">
                              <w:t xml:space="preserve">; </w:t>
                            </w:r>
                            <w:r w:rsidR="00C04EA9" w:rsidRPr="00C04EA9">
                              <w:fldChar w:fldCharType="begin"/>
                            </w:r>
                            <w:r w:rsidR="00C04EA9"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00C04EA9" w:rsidRPr="00C04EA9">
                              <w:fldChar w:fldCharType="separate"/>
                            </w:r>
                            <w:proofErr w:type="spellStart"/>
                            <w:r w:rsidR="00C04EA9" w:rsidRPr="00C04EA9">
                              <w:t>Breheny</w:t>
                            </w:r>
                            <w:proofErr w:type="spellEnd"/>
                            <w:r w:rsidR="00C04EA9" w:rsidRPr="00C04EA9">
                              <w:t xml:space="preserve"> &amp; Burchett 2017)</w:t>
                            </w:r>
                            <w:r w:rsidR="00C04EA9" w:rsidRPr="00C04EA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B56B3" id="Text Box 26" o:spid="_x0000_s1028" type="#_x0000_t202" style="position:absolute;left:0;text-align:left;margin-left:28pt;margin-top:622.5pt;width:406pt;height:5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" stroked="f">
                <v:textbox inset="0,0,0,0">
                  <w:txbxContent>
                    <w:p w14:paraId="31C03033" w14:textId="712D8093" w:rsidR="009127CF" w:rsidRPr="00C04EA9" w:rsidRDefault="009127CF" w:rsidP="00C04EA9">
                      <w:pPr>
                        <w:pStyle w:val="Caption"/>
                      </w:pPr>
                      <w:r w:rsidRPr="00C04EA9">
                        <w:t xml:space="preserve">Figure C1. Plots displaying how the expected dependent variable (% mudflat) changes as a function of each model predictor (x-axis), while all other model variables are held fixed. The expected value is displayed with the blue line, 95% confidence interval for the expected value with the grey band, and partial residuals with red dots (bottom right exempt). </w:t>
                      </w:r>
                      <w:r w:rsidR="00C04EA9" w:rsidRPr="00C04EA9">
                        <w:t>This and all subsequent plots in Appendices</w:t>
                      </w:r>
                      <w:r w:rsidR="00C04EA9" w:rsidRPr="00C04EA9">
                        <w:t xml:space="preserve"> C-F were created using </w:t>
                      </w:r>
                      <w:proofErr w:type="spellStart"/>
                      <w:r w:rsidR="00C04EA9" w:rsidRPr="00C04EA9">
                        <w:t>visreg</w:t>
                      </w:r>
                      <w:proofErr w:type="spellEnd"/>
                      <w:r w:rsidR="00C04EA9" w:rsidRPr="00C04EA9">
                        <w:t xml:space="preserve"> package in R </w:t>
                      </w:r>
                      <w:r w:rsidR="00C04EA9" w:rsidRPr="00C04EA9">
                        <w:t>(</w:t>
                      </w:r>
                      <w:proofErr w:type="spellStart"/>
                      <w:r w:rsidR="00C04EA9" w:rsidRPr="00C04EA9">
                        <w:t>visreg</w:t>
                      </w:r>
                      <w:proofErr w:type="spellEnd"/>
                      <w:r w:rsidR="00C04EA9" w:rsidRPr="00C04EA9">
                        <w:t>, ‘</w:t>
                      </w:r>
                      <w:proofErr w:type="spellStart"/>
                      <w:r w:rsidR="00C04EA9" w:rsidRPr="00C04EA9">
                        <w:t>visreg</w:t>
                      </w:r>
                      <w:proofErr w:type="spellEnd"/>
                      <w:r w:rsidR="00C04EA9" w:rsidRPr="00C04EA9">
                        <w:t>’ package</w:t>
                      </w:r>
                      <w:r w:rsidR="00C04EA9" w:rsidRPr="00C04EA9">
                        <w:t xml:space="preserve">; </w:t>
                      </w:r>
                      <w:r w:rsidR="00C04EA9" w:rsidRPr="00C04EA9">
                        <w:fldChar w:fldCharType="begin"/>
                      </w:r>
                      <w:r w:rsidR="00C04EA9" w:rsidRPr="00C04EA9">
                        <w:instrText xml:space="preserve"> ADDIN ZOTERO_ITEM CSL_CITATION {"citationID":"cq8D6r5v","properties":{"formattedCitation":"(Breheny &amp; Burchett 2017)","plainCitation":"(Breheny &amp; Burchett 2017)","noteIndex":0},"citationItems":[{"id":875,"uris":["http://zotero.org/users/6112721/items/RZ3ZEHLN"],"uri":["http://zotero.org/users/6112721/items/RZ3ZEHLN"],"itemData":{"id":875,"type":"article-journal","container-title":"The R Journal","page":"56-71","title":"Visualization of Regression Models Using visreg","volume":"9","author":[{"family":"Breheny","given":"Patrick"},{"family":"Burchett","given":"Woodrow"}],"issued":{"date-parts":[["2017"]]}}}],"schema":"https://github.com/citation-style-language/schema/raw/master/csl-citation.json"} </w:instrText>
                      </w:r>
                      <w:r w:rsidR="00C04EA9" w:rsidRPr="00C04EA9">
                        <w:fldChar w:fldCharType="separate"/>
                      </w:r>
                      <w:proofErr w:type="spellStart"/>
                      <w:r w:rsidR="00C04EA9" w:rsidRPr="00C04EA9">
                        <w:t>Breheny</w:t>
                      </w:r>
                      <w:proofErr w:type="spellEnd"/>
                      <w:r w:rsidR="00C04EA9" w:rsidRPr="00C04EA9">
                        <w:t xml:space="preserve"> &amp; Burchett 2017)</w:t>
                      </w:r>
                      <w:r w:rsidR="00C04EA9" w:rsidRPr="00C04EA9">
                        <w:fldChar w:fldCharType="end"/>
                      </w:r>
                    </w:p>
                  </w:txbxContent>
                </v:textbox>
                <w10:wrap type="topAndBottom"/>
              </v:shape>
            </w:pict>
          </mc:Fallback>
        </mc:AlternateContent>
      </w:r>
      <w:r w:rsidR="009127CF">
        <w:rPr>
          <w:rFonts w:eastAsia="Times New Roman"/>
          <w:b/>
          <w:bCs/>
          <w:noProof/>
          <w:color w:val="000000" w:themeColor="text1"/>
          <w:sz w:val="32"/>
          <w:szCs w:val="32"/>
          <w:lang w:eastAsia="en-GB"/>
        </w:rPr>
        <w:drawing>
          <wp:anchor distT="0" distB="0" distL="114300" distR="114300" simplePos="0" relativeHeight="251719680" behindDoc="0" locked="0" layoutInCell="1" allowOverlap="1" wp14:anchorId="148C337E" wp14:editId="1D134BF7">
            <wp:simplePos x="0" y="0"/>
            <wp:positionH relativeFrom="column">
              <wp:posOffset>2802255</wp:posOffset>
            </wp:positionH>
            <wp:positionV relativeFrom="paragraph">
              <wp:posOffset>1583690</wp:posOffset>
            </wp:positionV>
            <wp:extent cx="2339975" cy="2339975"/>
            <wp:effectExtent l="0" t="0" r="0" b="0"/>
            <wp:wrapTopAndBottom/>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rFonts w:eastAsia="Times New Roman"/>
          <w:b/>
          <w:bCs/>
          <w:noProof/>
          <w:color w:val="000000" w:themeColor="text1"/>
          <w:sz w:val="32"/>
          <w:szCs w:val="32"/>
          <w:lang w:eastAsia="en-GB"/>
        </w:rPr>
        <w:drawing>
          <wp:anchor distT="0" distB="0" distL="114300" distR="114300" simplePos="0" relativeHeight="251718656" behindDoc="0" locked="0" layoutInCell="1" allowOverlap="1" wp14:anchorId="742EB734" wp14:editId="3F372A25">
            <wp:simplePos x="0" y="0"/>
            <wp:positionH relativeFrom="column">
              <wp:posOffset>2813685</wp:posOffset>
            </wp:positionH>
            <wp:positionV relativeFrom="paragraph">
              <wp:posOffset>3410585</wp:posOffset>
            </wp:positionV>
            <wp:extent cx="2339975" cy="2339975"/>
            <wp:effectExtent l="0" t="0" r="0" b="0"/>
            <wp:wrapTopAndBottom/>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rFonts w:eastAsia="Times New Roman"/>
          <w:b/>
          <w:bCs/>
          <w:noProof/>
          <w:color w:val="000000" w:themeColor="text1"/>
          <w:sz w:val="32"/>
          <w:szCs w:val="32"/>
          <w:lang w:eastAsia="en-GB"/>
        </w:rPr>
        <w:drawing>
          <wp:anchor distT="0" distB="0" distL="114300" distR="114300" simplePos="0" relativeHeight="251716608" behindDoc="0" locked="0" layoutInCell="1" allowOverlap="1" wp14:anchorId="4258A8C7" wp14:editId="5E4FC43D">
            <wp:simplePos x="0" y="0"/>
            <wp:positionH relativeFrom="column">
              <wp:posOffset>2846850</wp:posOffset>
            </wp:positionH>
            <wp:positionV relativeFrom="paragraph">
              <wp:posOffset>5391150</wp:posOffset>
            </wp:positionV>
            <wp:extent cx="2339975" cy="2339975"/>
            <wp:effectExtent l="0" t="0" r="0" b="0"/>
            <wp:wrapTopAndBottom/>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rFonts w:eastAsia="Times New Roman"/>
          <w:b/>
          <w:bCs/>
          <w:noProof/>
          <w:color w:val="000000" w:themeColor="text1"/>
          <w:sz w:val="32"/>
          <w:szCs w:val="32"/>
          <w:lang w:eastAsia="en-GB"/>
        </w:rPr>
        <w:drawing>
          <wp:anchor distT="0" distB="0" distL="114300" distR="114300" simplePos="0" relativeHeight="251712512" behindDoc="0" locked="0" layoutInCell="1" allowOverlap="1" wp14:anchorId="35285238" wp14:editId="66E7040F">
            <wp:simplePos x="0" y="0"/>
            <wp:positionH relativeFrom="column">
              <wp:posOffset>495155</wp:posOffset>
            </wp:positionH>
            <wp:positionV relativeFrom="paragraph">
              <wp:posOffset>5369560</wp:posOffset>
            </wp:positionV>
            <wp:extent cx="2339975" cy="2339975"/>
            <wp:effectExtent l="0" t="0" r="0" b="0"/>
            <wp:wrapTopAndBottom/>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rFonts w:eastAsia="Times New Roman"/>
          <w:noProof/>
          <w:lang w:eastAsia="en-GB"/>
        </w:rPr>
        <w:drawing>
          <wp:anchor distT="0" distB="0" distL="114300" distR="114300" simplePos="0" relativeHeight="251720704" behindDoc="0" locked="0" layoutInCell="1" allowOverlap="1" wp14:anchorId="4793ABDC" wp14:editId="0734ECCB">
            <wp:simplePos x="0" y="0"/>
            <wp:positionH relativeFrom="column">
              <wp:posOffset>2778615</wp:posOffset>
            </wp:positionH>
            <wp:positionV relativeFrom="paragraph">
              <wp:posOffset>205105</wp:posOffset>
            </wp:positionV>
            <wp:extent cx="2339975" cy="1888490"/>
            <wp:effectExtent l="0" t="0" r="0" b="3810"/>
            <wp:wrapTopAndBottom/>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28">
                      <a:extLst>
                        <a:ext uri="{28A0092B-C50C-407E-A947-70E740481C1C}">
                          <a14:useLocalDpi xmlns:a14="http://schemas.microsoft.com/office/drawing/2010/main" val="0"/>
                        </a:ext>
                      </a:extLst>
                    </a:blip>
                    <a:srcRect t="19291"/>
                    <a:stretch/>
                  </pic:blipFill>
                  <pic:spPr bwMode="auto">
                    <a:xfrm>
                      <a:off x="0" y="0"/>
                      <a:ext cx="2339975" cy="1888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127CF">
        <w:rPr>
          <w:rFonts w:eastAsia="Times New Roman"/>
          <w:b/>
          <w:bCs/>
          <w:noProof/>
          <w:color w:val="000000" w:themeColor="text1"/>
          <w:sz w:val="32"/>
          <w:szCs w:val="32"/>
          <w:lang w:eastAsia="en-GB"/>
        </w:rPr>
        <w:drawing>
          <wp:anchor distT="0" distB="0" distL="114300" distR="114300" simplePos="0" relativeHeight="251713536" behindDoc="0" locked="0" layoutInCell="1" allowOverlap="1" wp14:anchorId="146CE15E" wp14:editId="300EA0C7">
            <wp:simplePos x="0" y="0"/>
            <wp:positionH relativeFrom="column">
              <wp:posOffset>462280</wp:posOffset>
            </wp:positionH>
            <wp:positionV relativeFrom="paragraph">
              <wp:posOffset>3422505</wp:posOffset>
            </wp:positionV>
            <wp:extent cx="2339975" cy="2339975"/>
            <wp:effectExtent l="0" t="0" r="0" b="0"/>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rFonts w:eastAsia="Times New Roman"/>
          <w:noProof/>
          <w:lang w:eastAsia="en-GB"/>
        </w:rPr>
        <w:drawing>
          <wp:anchor distT="0" distB="0" distL="114300" distR="114300" simplePos="0" relativeHeight="251714560" behindDoc="0" locked="0" layoutInCell="1" allowOverlap="1" wp14:anchorId="3C3AACAA" wp14:editId="00A92750">
            <wp:simplePos x="0" y="0"/>
            <wp:positionH relativeFrom="column">
              <wp:posOffset>462891</wp:posOffset>
            </wp:positionH>
            <wp:positionV relativeFrom="paragraph">
              <wp:posOffset>1571706</wp:posOffset>
            </wp:positionV>
            <wp:extent cx="2339975" cy="2339975"/>
            <wp:effectExtent l="0" t="0" r="0" b="0"/>
            <wp:wrapTopAndBottom/>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sidR="009127CF">
        <w:rPr>
          <w:rFonts w:eastAsia="Times New Roman"/>
          <w:noProof/>
          <w:lang w:eastAsia="en-GB"/>
        </w:rPr>
        <w:drawing>
          <wp:anchor distT="0" distB="0" distL="114300" distR="114300" simplePos="0" relativeHeight="251717632" behindDoc="0" locked="0" layoutInCell="1" allowOverlap="1" wp14:anchorId="59D54D7A" wp14:editId="670A23C6">
            <wp:simplePos x="0" y="0"/>
            <wp:positionH relativeFrom="column">
              <wp:posOffset>462947</wp:posOffset>
            </wp:positionH>
            <wp:positionV relativeFrom="paragraph">
              <wp:posOffset>194149</wp:posOffset>
            </wp:positionV>
            <wp:extent cx="2339975" cy="1899920"/>
            <wp:effectExtent l="0" t="0" r="0" b="5080"/>
            <wp:wrapTopAndBottom/>
            <wp:docPr id="34" name="Picture 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31">
                      <a:extLst>
                        <a:ext uri="{28A0092B-C50C-407E-A947-70E740481C1C}">
                          <a14:useLocalDpi xmlns:a14="http://schemas.microsoft.com/office/drawing/2010/main" val="0"/>
                        </a:ext>
                      </a:extLst>
                    </a:blip>
                    <a:srcRect t="18797"/>
                    <a:stretch/>
                  </pic:blipFill>
                  <pic:spPr bwMode="auto">
                    <a:xfrm>
                      <a:off x="0" y="0"/>
                      <a:ext cx="2339975" cy="1899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7A487A" w14:textId="79AA7EFC" w:rsidR="009127CF" w:rsidRDefault="009127CF" w:rsidP="00C04EA9">
      <w:pPr>
        <w:spacing w:line="240" w:lineRule="auto"/>
        <w:jc w:val="left"/>
        <w:rPr>
          <w:rFonts w:eastAsia="Times New Roman"/>
          <w:b/>
          <w:bCs/>
          <w:lang w:eastAsia="en-GB"/>
        </w:rPr>
      </w:pPr>
      <w:r>
        <w:rPr>
          <w:rFonts w:eastAsia="Times New Roman"/>
          <w:lang w:eastAsia="en-GB"/>
        </w:rPr>
        <w:br w:type="page"/>
      </w:r>
    </w:p>
    <w:p w14:paraId="1EC5E9B0" w14:textId="77777777" w:rsidR="009127CF" w:rsidRDefault="009127CF" w:rsidP="00C04EA9">
      <w:pPr>
        <w:keepNext/>
        <w:spacing w:line="240" w:lineRule="auto"/>
        <w:jc w:val="center"/>
      </w:pPr>
      <w:r>
        <w:rPr>
          <w:noProof/>
        </w:rPr>
        <w:lastRenderedPageBreak/>
        <w:drawing>
          <wp:inline distT="0" distB="0" distL="0" distR="0" wp14:anchorId="59DA6CF4" wp14:editId="115B767A">
            <wp:extent cx="4572000" cy="2434922"/>
            <wp:effectExtent l="0" t="0" r="0" b="381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597054" cy="2448265"/>
                    </a:xfrm>
                    <a:prstGeom prst="rect">
                      <a:avLst/>
                    </a:prstGeom>
                  </pic:spPr>
                </pic:pic>
              </a:graphicData>
            </a:graphic>
          </wp:inline>
        </w:drawing>
      </w:r>
    </w:p>
    <w:p w14:paraId="29A2D616" w14:textId="34D4537A" w:rsidR="009127CF" w:rsidRDefault="009127CF" w:rsidP="00C04EA9">
      <w:pPr>
        <w:pStyle w:val="Caption"/>
      </w:pPr>
      <w:r w:rsidRPr="00DB3FAF">
        <w:t>Figure C</w:t>
      </w:r>
      <w:r>
        <w:t>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D42F48C" w14:textId="4C13ADC4" w:rsidR="009127CF" w:rsidRDefault="009127CF" w:rsidP="00C04EA9">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7E922488" w14:textId="44658C74" w:rsidR="009127CF" w:rsidRDefault="009127CF" w:rsidP="00C04EA9">
      <w:pPr>
        <w:pStyle w:val="Heading1"/>
        <w:numPr>
          <w:ilvl w:val="0"/>
          <w:numId w:val="0"/>
        </w:numPr>
        <w:rPr>
          <w:rFonts w:eastAsia="Times New Roman"/>
          <w:lang w:eastAsia="en-GB"/>
        </w:rPr>
      </w:pPr>
      <w:r>
        <w:rPr>
          <w:rFonts w:eastAsia="Times New Roman"/>
          <w:lang w:eastAsia="en-GB"/>
        </w:rPr>
        <w:lastRenderedPageBreak/>
        <w:t>Appendix D. Relative % Cover Model Visualizations</w:t>
      </w:r>
    </w:p>
    <w:p w14:paraId="4790736F" w14:textId="4599CB0B" w:rsidR="009127CF" w:rsidRDefault="009127CF" w:rsidP="00C04EA9">
      <w:pPr>
        <w:rPr>
          <w:lang w:eastAsia="en-GB"/>
        </w:rPr>
      </w:pPr>
      <w:r>
        <w:rPr>
          <w:noProof/>
        </w:rPr>
        <mc:AlternateContent>
          <mc:Choice Requires="wps">
            <w:drawing>
              <wp:anchor distT="0" distB="0" distL="114300" distR="114300" simplePos="0" relativeHeight="251707392" behindDoc="0" locked="0" layoutInCell="1" allowOverlap="1" wp14:anchorId="03490F0C" wp14:editId="230CB722">
                <wp:simplePos x="0" y="0"/>
                <wp:positionH relativeFrom="column">
                  <wp:posOffset>355600</wp:posOffset>
                </wp:positionH>
                <wp:positionV relativeFrom="paragraph">
                  <wp:posOffset>6378575</wp:posOffset>
                </wp:positionV>
                <wp:extent cx="5156200" cy="5588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29997109" w14:textId="617D45F4" w:rsidR="009127CF" w:rsidRPr="00A77784" w:rsidRDefault="009127CF" w:rsidP="009127CF">
                            <w:pPr>
                              <w:pStyle w:val="Caption"/>
                              <w:rPr>
                                <w:noProof/>
                                <w:sz w:val="22"/>
                                <w:szCs w:val="22"/>
                              </w:rPr>
                            </w:pPr>
                            <w:r>
                              <w:t xml:space="preserve">Figure D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90F0C" id="Text Box 18" o:spid="_x0000_s1029" type="#_x0000_t202" style="position:absolute;left:0;text-align:left;margin-left:28pt;margin-top:502.25pt;width:406pt;height:4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" stroked="f">
                <v:textbox inset="0,0,0,0">
                  <w:txbxContent>
                    <w:p w14:paraId="29997109" w14:textId="617D45F4" w:rsidR="009127CF" w:rsidRPr="00A77784" w:rsidRDefault="009127CF" w:rsidP="009127CF">
                      <w:pPr>
                        <w:pStyle w:val="Caption"/>
                        <w:rPr>
                          <w:noProof/>
                          <w:sz w:val="22"/>
                          <w:szCs w:val="22"/>
                        </w:rPr>
                      </w:pPr>
                      <w:r>
                        <w:t xml:space="preserve">Figure D1. </w:t>
                      </w:r>
                      <w:r w:rsidRPr="009127CF">
                        <w:t>Plots</w:t>
                      </w:r>
                      <w:r>
                        <w:t xml:space="preserve"> </w:t>
                      </w:r>
                      <w:r w:rsidRPr="009127CF">
                        <w:t xml:space="preserve">displaying how </w:t>
                      </w:r>
                      <w:r>
                        <w:t xml:space="preserve">relative % cover of native specie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noProof/>
          <w:lang w:eastAsia="en-GB"/>
        </w:rPr>
        <w:drawing>
          <wp:anchor distT="0" distB="0" distL="114300" distR="114300" simplePos="0" relativeHeight="251710464" behindDoc="0" locked="0" layoutInCell="1" allowOverlap="1" wp14:anchorId="7A84D144" wp14:editId="0B464D36">
            <wp:simplePos x="0" y="0"/>
            <wp:positionH relativeFrom="column">
              <wp:posOffset>2943860</wp:posOffset>
            </wp:positionH>
            <wp:positionV relativeFrom="paragraph">
              <wp:posOffset>165100</wp:posOffset>
            </wp:positionV>
            <wp:extent cx="2339975" cy="2339975"/>
            <wp:effectExtent l="0" t="0" r="0" b="0"/>
            <wp:wrapTopAndBottom/>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9440" behindDoc="0" locked="0" layoutInCell="1" allowOverlap="1" wp14:anchorId="00426FB5" wp14:editId="14B55338">
            <wp:simplePos x="0" y="0"/>
            <wp:positionH relativeFrom="column">
              <wp:posOffset>457200</wp:posOffset>
            </wp:positionH>
            <wp:positionV relativeFrom="paragraph">
              <wp:posOffset>165100</wp:posOffset>
            </wp:positionV>
            <wp:extent cx="2339975" cy="2339975"/>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05344" behindDoc="0" locked="0" layoutInCell="1" allowOverlap="1" wp14:anchorId="4C81247E" wp14:editId="04B451DE">
            <wp:simplePos x="0" y="0"/>
            <wp:positionH relativeFrom="column">
              <wp:posOffset>1645920</wp:posOffset>
            </wp:positionH>
            <wp:positionV relativeFrom="paragraph">
              <wp:posOffset>3892550</wp:posOffset>
            </wp:positionV>
            <wp:extent cx="2339975" cy="2339975"/>
            <wp:effectExtent l="0" t="0" r="0" b="0"/>
            <wp:wrapTopAndBottom/>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08416" behindDoc="0" locked="0" layoutInCell="1" allowOverlap="1" wp14:anchorId="147651D7" wp14:editId="43DCB263">
            <wp:simplePos x="0" y="0"/>
            <wp:positionH relativeFrom="column">
              <wp:posOffset>2943860</wp:posOffset>
            </wp:positionH>
            <wp:positionV relativeFrom="paragraph">
              <wp:posOffset>2012315</wp:posOffset>
            </wp:positionV>
            <wp:extent cx="2339975" cy="2339975"/>
            <wp:effectExtent l="0" t="0" r="0" b="0"/>
            <wp:wrapTopAndBottom/>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6368" behindDoc="0" locked="0" layoutInCell="1" allowOverlap="1" wp14:anchorId="7496849C" wp14:editId="67C38B79">
            <wp:simplePos x="0" y="0"/>
            <wp:positionH relativeFrom="column">
              <wp:posOffset>457835</wp:posOffset>
            </wp:positionH>
            <wp:positionV relativeFrom="paragraph">
              <wp:posOffset>2012418</wp:posOffset>
            </wp:positionV>
            <wp:extent cx="2339975" cy="2339975"/>
            <wp:effectExtent l="0" t="0" r="0" b="0"/>
            <wp:wrapTopAndBottom/>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p>
    <w:p w14:paraId="0BA9573F" w14:textId="2A2A0245" w:rsidR="009127CF" w:rsidRDefault="009127CF" w:rsidP="00C04EA9">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2AC33B23" w14:textId="6A60EF6A" w:rsidR="009127CF" w:rsidRDefault="009127CF" w:rsidP="00C04EA9">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23CD9DA9" wp14:editId="05214B5E">
            <wp:extent cx="4569208" cy="2433600"/>
            <wp:effectExtent l="0" t="0" r="317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a:extLst>
                        <a:ext uri="{28A0092B-C50C-407E-A947-70E740481C1C}">
                          <a14:useLocalDpi xmlns:a14="http://schemas.microsoft.com/office/drawing/2010/main" val="0"/>
                        </a:ext>
                      </a:extLst>
                    </a:blip>
                    <a:stretch>
                      <a:fillRect/>
                    </a:stretch>
                  </pic:blipFill>
                  <pic:spPr>
                    <a:xfrm>
                      <a:off x="0" y="0"/>
                      <a:ext cx="4569208" cy="2433600"/>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6285B6B3" wp14:editId="03C99EB9">
            <wp:extent cx="4569208" cy="2433600"/>
            <wp:effectExtent l="0" t="0" r="317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9">
                      <a:extLst>
                        <a:ext uri="{28A0092B-C50C-407E-A947-70E740481C1C}">
                          <a14:useLocalDpi xmlns:a14="http://schemas.microsoft.com/office/drawing/2010/main" val="0"/>
                        </a:ext>
                      </a:extLst>
                    </a:blip>
                    <a:stretch>
                      <a:fillRect/>
                    </a:stretch>
                  </pic:blipFill>
                  <pic:spPr>
                    <a:xfrm>
                      <a:off x="0" y="0"/>
                      <a:ext cx="4569208" cy="2433600"/>
                    </a:xfrm>
                    <a:prstGeom prst="rect">
                      <a:avLst/>
                    </a:prstGeom>
                  </pic:spPr>
                </pic:pic>
              </a:graphicData>
            </a:graphic>
          </wp:inline>
        </w:drawing>
      </w:r>
    </w:p>
    <w:p w14:paraId="1EC0732D" w14:textId="148F8AEF" w:rsidR="009127CF" w:rsidRDefault="009127CF" w:rsidP="00C04EA9">
      <w:pPr>
        <w:pStyle w:val="Caption"/>
      </w:pPr>
      <w:r>
        <w:t>Figure D2. Cross sectional plo</w:t>
      </w:r>
      <w:r w:rsidRPr="00DB3FAF">
        <w:t>t</w:t>
      </w:r>
      <w:r>
        <w:t>s</w:t>
      </w:r>
      <w:r w:rsidRPr="00DB3FAF">
        <w:t xml:space="preserve"> displaying </w:t>
      </w:r>
      <w:r>
        <w:t>the fit of a model with an interaction between % distance upriver and elevation (top) and channel proximity and elevation (bottom) on relative % cover of native species in sample plots.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407104CD" w14:textId="77777777" w:rsidR="009127CF" w:rsidRDefault="009127CF" w:rsidP="00C04EA9">
      <w:pPr>
        <w:spacing w:line="240" w:lineRule="auto"/>
        <w:jc w:val="center"/>
        <w:rPr>
          <w:rFonts w:eastAsia="Times New Roman"/>
          <w:lang w:eastAsia="en-GB"/>
        </w:rPr>
      </w:pPr>
    </w:p>
    <w:p w14:paraId="77DE4A7F" w14:textId="77777777" w:rsidR="009127CF" w:rsidRDefault="009127CF" w:rsidP="00C04EA9">
      <w:pPr>
        <w:spacing w:line="240" w:lineRule="auto"/>
        <w:jc w:val="center"/>
        <w:rPr>
          <w:rFonts w:eastAsia="Times New Roman"/>
          <w:lang w:eastAsia="en-GB"/>
        </w:rPr>
      </w:pPr>
    </w:p>
    <w:p w14:paraId="262E07E8" w14:textId="459F5B9F" w:rsidR="009127CF" w:rsidRDefault="009127CF" w:rsidP="00C04EA9">
      <w:pPr>
        <w:pStyle w:val="Heading1"/>
        <w:numPr>
          <w:ilvl w:val="0"/>
          <w:numId w:val="0"/>
        </w:numPr>
        <w:rPr>
          <w:rFonts w:eastAsia="Times New Roman"/>
          <w:lang w:eastAsia="en-GB"/>
        </w:rPr>
      </w:pPr>
      <w:r>
        <w:rPr>
          <w:noProof/>
        </w:rPr>
        <w:lastRenderedPageBreak/>
        <mc:AlternateContent>
          <mc:Choice Requires="wps">
            <w:drawing>
              <wp:anchor distT="0" distB="0" distL="114300" distR="114300" simplePos="0" relativeHeight="251724800" behindDoc="0" locked="0" layoutInCell="1" allowOverlap="1" wp14:anchorId="35AE3AA8" wp14:editId="057E4DA6">
                <wp:simplePos x="0" y="0"/>
                <wp:positionH relativeFrom="column">
                  <wp:posOffset>469900</wp:posOffset>
                </wp:positionH>
                <wp:positionV relativeFrom="paragraph">
                  <wp:posOffset>4152900</wp:posOffset>
                </wp:positionV>
                <wp:extent cx="5245100" cy="558800"/>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5DCE446" w14:textId="68199B63" w:rsidR="009127CF" w:rsidRPr="00A77784" w:rsidRDefault="009127CF" w:rsidP="009127CF">
                            <w:pPr>
                              <w:pStyle w:val="Caption"/>
                              <w:rPr>
                                <w:noProof/>
                                <w:sz w:val="22"/>
                                <w:szCs w:val="22"/>
                              </w:rPr>
                            </w:pPr>
                            <w:r>
                              <w:t xml:space="preserve">Figure E1. </w:t>
                            </w:r>
                            <w:r w:rsidRPr="009127CF">
                              <w:t>Plots</w:t>
                            </w:r>
                            <w:r>
                              <w:t xml:space="preserve"> </w:t>
                            </w:r>
                            <w:r w:rsidRPr="009127CF">
                              <w:t xml:space="preserve">displaying how the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E3AA8" id="Text Box 46" o:spid="_x0000_s1030" type="#_x0000_t202" style="position:absolute;left:0;text-align:left;margin-left:37pt;margin-top:327pt;width:413pt;height:4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" stroked="f">
                <v:textbox inset="0,0,0,0">
                  <w:txbxContent>
                    <w:p w14:paraId="25DCE446" w14:textId="68199B63" w:rsidR="009127CF" w:rsidRPr="00A77784" w:rsidRDefault="009127CF" w:rsidP="009127CF">
                      <w:pPr>
                        <w:pStyle w:val="Caption"/>
                        <w:rPr>
                          <w:noProof/>
                          <w:sz w:val="22"/>
                          <w:szCs w:val="22"/>
                        </w:rPr>
                      </w:pPr>
                      <w:r>
                        <w:t xml:space="preserve">Figure E1. </w:t>
                      </w:r>
                      <w:r w:rsidRPr="009127CF">
                        <w:t>Plots</w:t>
                      </w:r>
                      <w:r>
                        <w:t xml:space="preserve"> </w:t>
                      </w:r>
                      <w:r w:rsidRPr="009127CF">
                        <w:t xml:space="preserve">displaying how the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725824" behindDoc="0" locked="0" layoutInCell="1" allowOverlap="1" wp14:anchorId="4CA0FAE8" wp14:editId="6C2675EC">
            <wp:simplePos x="0" y="0"/>
            <wp:positionH relativeFrom="column">
              <wp:posOffset>2934335</wp:posOffset>
            </wp:positionH>
            <wp:positionV relativeFrom="paragraph">
              <wp:posOffset>1828165</wp:posOffset>
            </wp:positionV>
            <wp:extent cx="2339975" cy="2339975"/>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3776" behindDoc="0" locked="0" layoutInCell="1" allowOverlap="1" wp14:anchorId="15BCA774" wp14:editId="0431BF91">
            <wp:simplePos x="0" y="0"/>
            <wp:positionH relativeFrom="column">
              <wp:posOffset>467360</wp:posOffset>
            </wp:positionH>
            <wp:positionV relativeFrom="paragraph">
              <wp:posOffset>1828165</wp:posOffset>
            </wp:positionV>
            <wp:extent cx="2339975" cy="233997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6848" behindDoc="0" locked="0" layoutInCell="1" allowOverlap="1" wp14:anchorId="7216E8F3" wp14:editId="6F35F62B">
            <wp:simplePos x="0" y="0"/>
            <wp:positionH relativeFrom="column">
              <wp:posOffset>467360</wp:posOffset>
            </wp:positionH>
            <wp:positionV relativeFrom="paragraph">
              <wp:posOffset>403860</wp:posOffset>
            </wp:positionV>
            <wp:extent cx="2339975" cy="1914525"/>
            <wp:effectExtent l="0" t="0" r="0" b="317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42">
                      <a:extLst>
                        <a:ext uri="{28A0092B-C50C-407E-A947-70E740481C1C}">
                          <a14:useLocalDpi xmlns:a14="http://schemas.microsoft.com/office/drawing/2010/main" val="0"/>
                        </a:ext>
                      </a:extLst>
                    </a:blip>
                    <a:srcRect t="18175"/>
                    <a:stretch/>
                  </pic:blipFill>
                  <pic:spPr bwMode="auto">
                    <a:xfrm>
                      <a:off x="0" y="0"/>
                      <a:ext cx="233997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7872" behindDoc="0" locked="0" layoutInCell="1" allowOverlap="1" wp14:anchorId="2A014EDE" wp14:editId="29B8924A">
            <wp:simplePos x="0" y="0"/>
            <wp:positionH relativeFrom="column">
              <wp:posOffset>2934335</wp:posOffset>
            </wp:positionH>
            <wp:positionV relativeFrom="paragraph">
              <wp:posOffset>403963</wp:posOffset>
            </wp:positionV>
            <wp:extent cx="2339975" cy="1914525"/>
            <wp:effectExtent l="0" t="0" r="0" b="317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43">
                      <a:extLst>
                        <a:ext uri="{28A0092B-C50C-407E-A947-70E740481C1C}">
                          <a14:useLocalDpi xmlns:a14="http://schemas.microsoft.com/office/drawing/2010/main" val="0"/>
                        </a:ext>
                      </a:extLst>
                    </a:blip>
                    <a:srcRect t="18175"/>
                    <a:stretch/>
                  </pic:blipFill>
                  <pic:spPr bwMode="auto">
                    <a:xfrm>
                      <a:off x="0" y="0"/>
                      <a:ext cx="233997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Appendix E. Native Richness Model Visualizations</w:t>
      </w:r>
    </w:p>
    <w:p w14:paraId="4EF204C8" w14:textId="1F3BA65C" w:rsidR="009127CF" w:rsidRDefault="009127CF" w:rsidP="00C04EA9">
      <w:pPr>
        <w:rPr>
          <w:lang w:eastAsia="en-GB"/>
        </w:rPr>
      </w:pPr>
      <w:r>
        <w:rPr>
          <w:noProof/>
        </w:rPr>
        <mc:AlternateContent>
          <mc:Choice Requires="wps">
            <w:drawing>
              <wp:anchor distT="0" distB="0" distL="114300" distR="114300" simplePos="0" relativeHeight="251730944" behindDoc="0" locked="0" layoutInCell="1" allowOverlap="1" wp14:anchorId="44C186DE" wp14:editId="2964E0A5">
                <wp:simplePos x="0" y="0"/>
                <wp:positionH relativeFrom="column">
                  <wp:posOffset>469900</wp:posOffset>
                </wp:positionH>
                <wp:positionV relativeFrom="paragraph">
                  <wp:posOffset>7135495</wp:posOffset>
                </wp:positionV>
                <wp:extent cx="49784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14:paraId="753AB10B" w14:textId="4235B108" w:rsidR="009127CF" w:rsidRPr="00305B82" w:rsidRDefault="009127CF" w:rsidP="009127CF">
                            <w:pPr>
                              <w:pStyle w:val="Caption"/>
                              <w:rPr>
                                <w:rFonts w:eastAsia="Times New Roman"/>
                                <w:sz w:val="22"/>
                                <w:szCs w:val="22"/>
                              </w:rPr>
                            </w:pPr>
                            <w:r>
                              <w:t>Figure E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C186DE" id="Text Box 53" o:spid="_x0000_s1031" type="#_x0000_t202" style="position:absolute;left:0;text-align:left;margin-left:37pt;margin-top:561.85pt;width:392pt;height:.0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" stroked="f">
                <v:textbox style="mso-fit-shape-to-text:t" inset="0,0,0,0">
                  <w:txbxContent>
                    <w:p w14:paraId="753AB10B" w14:textId="4235B108" w:rsidR="009127CF" w:rsidRPr="00305B82" w:rsidRDefault="009127CF" w:rsidP="009127CF">
                      <w:pPr>
                        <w:pStyle w:val="Caption"/>
                        <w:rPr>
                          <w:rFonts w:eastAsia="Times New Roman"/>
                          <w:sz w:val="22"/>
                          <w:szCs w:val="22"/>
                        </w:rPr>
                      </w:pPr>
                      <w:r>
                        <w:t>Figure E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r>
        <w:rPr>
          <w:rFonts w:eastAsia="Times New Roman"/>
          <w:b/>
          <w:bCs/>
          <w:noProof/>
          <w:color w:val="000000" w:themeColor="text1"/>
          <w:sz w:val="32"/>
          <w:szCs w:val="32"/>
          <w:lang w:eastAsia="en-GB"/>
        </w:rPr>
        <w:drawing>
          <wp:anchor distT="0" distB="0" distL="114300" distR="114300" simplePos="0" relativeHeight="251728896" behindDoc="0" locked="0" layoutInCell="1" allowOverlap="1" wp14:anchorId="5CBB06A0" wp14:editId="334769CA">
            <wp:simplePos x="0" y="0"/>
            <wp:positionH relativeFrom="column">
              <wp:posOffset>709778</wp:posOffset>
            </wp:positionH>
            <wp:positionV relativeFrom="paragraph">
              <wp:posOffset>4667767</wp:posOffset>
            </wp:positionV>
            <wp:extent cx="4569518" cy="2433600"/>
            <wp:effectExtent l="0" t="0" r="2540" b="5080"/>
            <wp:wrapTopAndBottom/>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69518" cy="2433600"/>
                    </a:xfrm>
                    <a:prstGeom prst="rect">
                      <a:avLst/>
                    </a:prstGeom>
                  </pic:spPr>
                </pic:pic>
              </a:graphicData>
            </a:graphic>
            <wp14:sizeRelH relativeFrom="page">
              <wp14:pctWidth>0</wp14:pctWidth>
            </wp14:sizeRelH>
            <wp14:sizeRelV relativeFrom="page">
              <wp14:pctHeight>0</wp14:pctHeight>
            </wp14:sizeRelV>
          </wp:anchor>
        </w:drawing>
      </w:r>
    </w:p>
    <w:p w14:paraId="3BE90DEA" w14:textId="1E755F62" w:rsidR="009127CF" w:rsidRDefault="009127CF" w:rsidP="00C04EA9">
      <w:pPr>
        <w:pStyle w:val="Heading1"/>
        <w:numPr>
          <w:ilvl w:val="0"/>
          <w:numId w:val="0"/>
        </w:numPr>
        <w:rPr>
          <w:rFonts w:eastAsia="Times New Roman"/>
          <w:lang w:eastAsia="en-GB"/>
        </w:rPr>
      </w:pPr>
      <w:r>
        <w:rPr>
          <w:rFonts w:eastAsia="Times New Roman"/>
          <w:lang w:eastAsia="en-GB"/>
        </w:rPr>
        <w:br w:type="page"/>
      </w:r>
      <w:r>
        <w:rPr>
          <w:rFonts w:eastAsia="Times New Roman"/>
          <w:lang w:eastAsia="en-GB"/>
        </w:rPr>
        <w:lastRenderedPageBreak/>
        <w:t>Appendix F. Non-Native Richness Model Visualizations</w:t>
      </w:r>
    </w:p>
    <w:p w14:paraId="76C79C5A" w14:textId="17D8F943" w:rsidR="009127CF" w:rsidRDefault="009127CF" w:rsidP="00C04EA9">
      <w:pPr>
        <w:rPr>
          <w:lang w:eastAsia="en-GB"/>
        </w:rPr>
      </w:pPr>
      <w:r>
        <w:rPr>
          <w:noProof/>
        </w:rPr>
        <mc:AlternateContent>
          <mc:Choice Requires="wps">
            <w:drawing>
              <wp:anchor distT="0" distB="0" distL="114300" distR="114300" simplePos="0" relativeHeight="251734016" behindDoc="0" locked="0" layoutInCell="1" allowOverlap="1" wp14:anchorId="64F10A56" wp14:editId="7DD46626">
                <wp:simplePos x="0" y="0"/>
                <wp:positionH relativeFrom="column">
                  <wp:posOffset>469900</wp:posOffset>
                </wp:positionH>
                <wp:positionV relativeFrom="paragraph">
                  <wp:posOffset>3922947</wp:posOffset>
                </wp:positionV>
                <wp:extent cx="5245100" cy="558800"/>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14467F35" w14:textId="64E66E99" w:rsidR="009127CF" w:rsidRPr="00A77784" w:rsidRDefault="009127CF" w:rsidP="009127CF">
                            <w:pPr>
                              <w:pStyle w:val="Caption"/>
                              <w:rPr>
                                <w:noProof/>
                                <w:sz w:val="22"/>
                                <w:szCs w:val="22"/>
                              </w:rPr>
                            </w:pPr>
                            <w:r>
                              <w:t xml:space="preserve">Figure F1. </w:t>
                            </w:r>
                            <w:r w:rsidRPr="009127CF">
                              <w:t>Plots</w:t>
                            </w:r>
                            <w:r>
                              <w:t xml:space="preserve"> </w:t>
                            </w:r>
                            <w:r w:rsidRPr="009127CF">
                              <w:t xml:space="preserve">displaying how </w:t>
                            </w:r>
                            <w:r>
                              <w:t xml:space="preserve">non-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10A56" id="Text Box 61" o:spid="_x0000_s1032" type="#_x0000_t202" style="position:absolute;left:0;text-align:left;margin-left:37pt;margin-top:308.9pt;width:413pt;height:4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" stroked="f">
                <v:textbox inset="0,0,0,0">
                  <w:txbxContent>
                    <w:p w14:paraId="14467F35" w14:textId="64E66E99" w:rsidR="009127CF" w:rsidRPr="00A77784" w:rsidRDefault="009127CF" w:rsidP="009127CF">
                      <w:pPr>
                        <w:pStyle w:val="Caption"/>
                        <w:rPr>
                          <w:noProof/>
                          <w:sz w:val="22"/>
                          <w:szCs w:val="22"/>
                        </w:rPr>
                      </w:pPr>
                      <w:r>
                        <w:t xml:space="preserve">Figure F1. </w:t>
                      </w:r>
                      <w:r w:rsidRPr="009127CF">
                        <w:t>Plots</w:t>
                      </w:r>
                      <w:r>
                        <w:t xml:space="preserve"> </w:t>
                      </w:r>
                      <w:r w:rsidRPr="009127CF">
                        <w:t xml:space="preserve">displaying how </w:t>
                      </w:r>
                      <w:r>
                        <w:t xml:space="preserve">non-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w:t>
                      </w:r>
                    </w:p>
                  </w:txbxContent>
                </v:textbox>
                <w10:wrap type="topAndBottom"/>
              </v:shape>
            </w:pict>
          </mc:Fallback>
        </mc:AlternateContent>
      </w:r>
      <w:r>
        <w:rPr>
          <w:rFonts w:eastAsia="Times New Roman"/>
          <w:b/>
          <w:bCs/>
          <w:noProof/>
          <w:color w:val="000000" w:themeColor="text1"/>
          <w:sz w:val="32"/>
          <w:szCs w:val="32"/>
          <w:lang w:eastAsia="en-GB"/>
        </w:rPr>
        <w:drawing>
          <wp:anchor distT="0" distB="0" distL="114300" distR="114300" simplePos="0" relativeHeight="251738112" behindDoc="0" locked="0" layoutInCell="1" allowOverlap="1" wp14:anchorId="08219936" wp14:editId="1DAFC523">
            <wp:simplePos x="0" y="0"/>
            <wp:positionH relativeFrom="column">
              <wp:posOffset>701675</wp:posOffset>
            </wp:positionH>
            <wp:positionV relativeFrom="paragraph">
              <wp:posOffset>4664710</wp:posOffset>
            </wp:positionV>
            <wp:extent cx="4568825" cy="2433320"/>
            <wp:effectExtent l="0" t="0" r="3175" b="508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a:blip r:embed="rId45">
                      <a:extLst>
                        <a:ext uri="{28A0092B-C50C-407E-A947-70E740481C1C}">
                          <a14:useLocalDpi xmlns:a14="http://schemas.microsoft.com/office/drawing/2010/main" val="0"/>
                        </a:ext>
                      </a:extLst>
                    </a:blip>
                    <a:stretch>
                      <a:fillRect/>
                    </a:stretch>
                  </pic:blipFill>
                  <pic:spPr>
                    <a:xfrm>
                      <a:off x="0" y="0"/>
                      <a:ext cx="4568825" cy="243332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32992" behindDoc="0" locked="0" layoutInCell="1" allowOverlap="1" wp14:anchorId="7F55F7BA" wp14:editId="08523D3A">
            <wp:simplePos x="0" y="0"/>
            <wp:positionH relativeFrom="column">
              <wp:posOffset>467360</wp:posOffset>
            </wp:positionH>
            <wp:positionV relativeFrom="paragraph">
              <wp:posOffset>1622100</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35040" behindDoc="0" locked="0" layoutInCell="1" allowOverlap="1" wp14:anchorId="719614BD" wp14:editId="3E4C431C">
            <wp:simplePos x="0" y="0"/>
            <wp:positionH relativeFrom="column">
              <wp:posOffset>2934335</wp:posOffset>
            </wp:positionH>
            <wp:positionV relativeFrom="paragraph">
              <wp:posOffset>1600510</wp:posOffset>
            </wp:positionV>
            <wp:extent cx="2339975" cy="2339975"/>
            <wp:effectExtent l="0" t="0" r="0" b="0"/>
            <wp:wrapTopAndBottom/>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43232" behindDoc="0" locked="0" layoutInCell="1" allowOverlap="1" wp14:anchorId="537411BF" wp14:editId="673DB5BF">
            <wp:simplePos x="0" y="0"/>
            <wp:positionH relativeFrom="column">
              <wp:posOffset>2934335</wp:posOffset>
            </wp:positionH>
            <wp:positionV relativeFrom="paragraph">
              <wp:posOffset>240340</wp:posOffset>
            </wp:positionV>
            <wp:extent cx="2339975" cy="1871980"/>
            <wp:effectExtent l="0" t="0" r="0" b="0"/>
            <wp:wrapTopAndBottom/>
            <wp:docPr id="144723461" name="Picture 144723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1" name="Picture 144723461"/>
                    <pic:cNvPicPr/>
                  </pic:nvPicPr>
                  <pic:blipFill rotWithShape="1">
                    <a:blip r:embed="rId46">
                      <a:extLst>
                        <a:ext uri="{28A0092B-C50C-407E-A947-70E740481C1C}">
                          <a14:useLocalDpi xmlns:a14="http://schemas.microsoft.com/office/drawing/2010/main" val="0"/>
                        </a:ext>
                      </a:extLst>
                    </a:blip>
                    <a:srcRect t="19993"/>
                    <a:stretch/>
                  </pic:blipFill>
                  <pic:spPr bwMode="auto">
                    <a:xfrm>
                      <a:off x="0" y="0"/>
                      <a:ext cx="2339975"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41184" behindDoc="0" locked="0" layoutInCell="1" allowOverlap="1" wp14:anchorId="741D8A97" wp14:editId="0DC109E6">
            <wp:simplePos x="0" y="0"/>
            <wp:positionH relativeFrom="column">
              <wp:posOffset>467360</wp:posOffset>
            </wp:positionH>
            <wp:positionV relativeFrom="paragraph">
              <wp:posOffset>260040</wp:posOffset>
            </wp:positionV>
            <wp:extent cx="2339975" cy="1871980"/>
            <wp:effectExtent l="0" t="0" r="0" b="0"/>
            <wp:wrapTopAndBottom/>
            <wp:docPr id="144723460" name="Picture 144723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pic:cNvPicPr/>
                  </pic:nvPicPr>
                  <pic:blipFill rotWithShape="1">
                    <a:blip r:embed="rId47">
                      <a:extLst>
                        <a:ext uri="{28A0092B-C50C-407E-A947-70E740481C1C}">
                          <a14:useLocalDpi xmlns:a14="http://schemas.microsoft.com/office/drawing/2010/main" val="0"/>
                        </a:ext>
                      </a:extLst>
                    </a:blip>
                    <a:srcRect t="19993"/>
                    <a:stretch/>
                  </pic:blipFill>
                  <pic:spPr bwMode="auto">
                    <a:xfrm>
                      <a:off x="0" y="0"/>
                      <a:ext cx="2339975"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9136" behindDoc="0" locked="0" layoutInCell="1" allowOverlap="1" wp14:anchorId="0523411D" wp14:editId="3391D837">
                <wp:simplePos x="0" y="0"/>
                <wp:positionH relativeFrom="column">
                  <wp:posOffset>469900</wp:posOffset>
                </wp:positionH>
                <wp:positionV relativeFrom="paragraph">
                  <wp:posOffset>7135495</wp:posOffset>
                </wp:positionV>
                <wp:extent cx="497840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14:paraId="6F8AD3B7" w14:textId="5032A6CC" w:rsidR="009127CF" w:rsidRPr="00305B82" w:rsidRDefault="009127CF" w:rsidP="009127CF">
                            <w:pPr>
                              <w:pStyle w:val="Caption"/>
                              <w:rPr>
                                <w:rFonts w:eastAsia="Times New Roman"/>
                                <w:sz w:val="22"/>
                                <w:szCs w:val="22"/>
                              </w:rPr>
                            </w:pPr>
                            <w:r>
                              <w:t>Figure F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23411D" id="Text Box 62" o:spid="_x0000_s1033" type="#_x0000_t202" style="position:absolute;left:0;text-align:left;margin-left:37pt;margin-top:561.85pt;width:392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" stroked="f">
                <v:textbox style="mso-fit-shape-to-text:t" inset="0,0,0,0">
                  <w:txbxContent>
                    <w:p w14:paraId="6F8AD3B7" w14:textId="5032A6CC" w:rsidR="009127CF" w:rsidRPr="00305B82" w:rsidRDefault="009127CF" w:rsidP="009127CF">
                      <w:pPr>
                        <w:pStyle w:val="Caption"/>
                        <w:rPr>
                          <w:rFonts w:eastAsia="Times New Roman"/>
                          <w:sz w:val="22"/>
                          <w:szCs w:val="22"/>
                        </w:rPr>
                      </w:pPr>
                      <w:r>
                        <w:t>Figure F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p>
    <w:p w14:paraId="78BE6BBC" w14:textId="42E44A5B" w:rsidR="009127CF" w:rsidRDefault="009127CF" w:rsidP="00C04EA9">
      <w:pPr>
        <w:spacing w:line="240" w:lineRule="auto"/>
        <w:jc w:val="center"/>
        <w:rPr>
          <w:rFonts w:eastAsia="Times New Roman"/>
          <w:b/>
          <w:bCs/>
          <w:color w:val="000000" w:themeColor="text1"/>
          <w:sz w:val="32"/>
          <w:szCs w:val="32"/>
          <w:lang w:eastAsia="en-GB"/>
        </w:rPr>
      </w:pPr>
    </w:p>
    <w:p w14:paraId="07F2ACA3" w14:textId="7025A15D" w:rsidR="009127CF" w:rsidRDefault="009127CF" w:rsidP="00C04EA9">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6D46F118" w14:textId="2887A585" w:rsidR="0099294D" w:rsidRPr="0099294D" w:rsidRDefault="0099294D" w:rsidP="00C04EA9">
      <w:pPr>
        <w:pStyle w:val="Heading1"/>
        <w:numPr>
          <w:ilvl w:val="0"/>
          <w:numId w:val="0"/>
        </w:numPr>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sidR="009127CF">
        <w:rPr>
          <w:rFonts w:eastAsia="Times New Roman"/>
          <w:lang w:eastAsia="en-GB"/>
        </w:rPr>
        <w:t>G</w:t>
      </w:r>
      <w:r w:rsidRPr="0099294D">
        <w:rPr>
          <w:rFonts w:eastAsia="Times New Roman"/>
          <w:lang w:eastAsia="en-GB"/>
        </w:rPr>
        <w:t>. Vegetation Survey Plant List</w:t>
      </w:r>
      <w:r w:rsidRPr="0099294D">
        <w:rPr>
          <w:rFonts w:eastAsia="Times New Roman"/>
          <w:lang w:val="en-US" w:eastAsia="en-GB"/>
        </w:rPr>
        <w:t> </w:t>
      </w:r>
    </w:p>
    <w:p w14:paraId="57C2251E" w14:textId="77777777" w:rsidR="00672345" w:rsidRDefault="00672345" w:rsidP="00C04EA9">
      <w:pPr>
        <w:pStyle w:val="Caption"/>
        <w:keepNext/>
      </w:pPr>
    </w:p>
    <w:p w14:paraId="3E26A4D5" w14:textId="4E020BD9" w:rsidR="00672345" w:rsidRDefault="00672345" w:rsidP="00C04EA9">
      <w:pPr>
        <w:pStyle w:val="Caption"/>
        <w:keepNext/>
      </w:pPr>
      <w:r>
        <w:t xml:space="preserve">Table </w:t>
      </w:r>
      <w:r w:rsidR="00C04EA9">
        <w:t>G1</w:t>
      </w:r>
      <w:r>
        <w:t xml:space="preserve">.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5D39B6" w:rsidRPr="002C2EA9" w14:paraId="3EECDD15" w14:textId="58958A64" w:rsidTr="002C2EA9">
        <w:trPr>
          <w:trHeight w:hRule="exact" w:val="227"/>
        </w:trPr>
        <w:tc>
          <w:tcPr>
            <w:tcW w:w="3119" w:type="dxa"/>
            <w:tcBorders>
              <w:bottom w:val="single" w:sz="4" w:space="0" w:color="auto"/>
            </w:tcBorders>
            <w:shd w:val="clear" w:color="auto" w:fill="auto"/>
            <w:hideMark/>
          </w:tcPr>
          <w:p w14:paraId="600BFBA3" w14:textId="77777777" w:rsidR="005D39B6" w:rsidRPr="002C2EA9" w:rsidRDefault="005D39B6" w:rsidP="00C04EA9">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6C19201" w14:textId="77777777" w:rsidR="005D39B6" w:rsidRPr="002C2EA9" w:rsidRDefault="005D39B6" w:rsidP="00C04EA9">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0B0AF886" w14:textId="574D90B0" w:rsidR="005D39B6" w:rsidRPr="002C2EA9" w:rsidRDefault="005D39B6" w:rsidP="00C04EA9">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24E24506" w14:textId="7E0B68E7" w:rsidR="005D39B6" w:rsidRPr="002C2EA9" w:rsidRDefault="005D39B6" w:rsidP="00C04EA9">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BEAF145" w14:textId="7BA44F27" w:rsidR="005D39B6" w:rsidRPr="002C2EA9" w:rsidRDefault="005D39B6" w:rsidP="00C04EA9">
            <w:pPr>
              <w:spacing w:line="240" w:lineRule="auto"/>
              <w:jc w:val="center"/>
              <w:rPr>
                <w:b/>
                <w:bCs/>
                <w:sz w:val="18"/>
                <w:szCs w:val="18"/>
                <w:lang w:val="en-US" w:eastAsia="en-GB"/>
              </w:rPr>
            </w:pPr>
            <w:r w:rsidRPr="002C2EA9">
              <w:rPr>
                <w:b/>
                <w:bCs/>
                <w:sz w:val="18"/>
                <w:szCs w:val="18"/>
                <w:lang w:val="en-US" w:eastAsia="en-GB"/>
              </w:rPr>
              <w:t>2021</w:t>
            </w:r>
          </w:p>
        </w:tc>
      </w:tr>
      <w:tr w:rsidR="005D39B6" w:rsidRPr="002C2EA9" w14:paraId="1724E94E" w14:textId="7F36E730" w:rsidTr="002C2EA9">
        <w:trPr>
          <w:trHeight w:hRule="exact" w:val="227"/>
        </w:trPr>
        <w:tc>
          <w:tcPr>
            <w:tcW w:w="3119" w:type="dxa"/>
            <w:tcBorders>
              <w:top w:val="single" w:sz="4" w:space="0" w:color="auto"/>
            </w:tcBorders>
            <w:shd w:val="clear" w:color="auto" w:fill="auto"/>
            <w:hideMark/>
          </w:tcPr>
          <w:p w14:paraId="1FEA5582"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BDF1EC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39AC0412" w14:textId="55B49371" w:rsidR="005D39B6" w:rsidRPr="002C2EA9" w:rsidRDefault="005D39B6" w:rsidP="00C04EA9">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71DB9B66" w14:textId="77777777" w:rsidR="005D39B6" w:rsidRPr="002C2EA9" w:rsidRDefault="005D39B6" w:rsidP="00C04EA9">
            <w:pPr>
              <w:spacing w:line="240" w:lineRule="auto"/>
              <w:jc w:val="center"/>
              <w:rPr>
                <w:sz w:val="18"/>
                <w:szCs w:val="18"/>
                <w:lang w:val="en-US" w:eastAsia="en-GB"/>
              </w:rPr>
            </w:pPr>
          </w:p>
        </w:tc>
        <w:tc>
          <w:tcPr>
            <w:tcW w:w="886" w:type="dxa"/>
            <w:tcBorders>
              <w:top w:val="single" w:sz="4" w:space="0" w:color="auto"/>
            </w:tcBorders>
          </w:tcPr>
          <w:p w14:paraId="785017D7" w14:textId="3A96144C" w:rsidR="005D39B6" w:rsidRPr="002C2EA9" w:rsidRDefault="005D39B6" w:rsidP="00C04EA9">
            <w:pPr>
              <w:spacing w:line="240" w:lineRule="auto"/>
              <w:jc w:val="center"/>
              <w:rPr>
                <w:sz w:val="18"/>
                <w:szCs w:val="18"/>
                <w:lang w:val="en-US" w:eastAsia="en-GB"/>
              </w:rPr>
            </w:pPr>
            <w:r w:rsidRPr="002C2EA9">
              <w:rPr>
                <w:sz w:val="18"/>
                <w:szCs w:val="18"/>
                <w:lang w:val="en-US" w:eastAsia="en-GB"/>
              </w:rPr>
              <w:t>X</w:t>
            </w:r>
          </w:p>
        </w:tc>
      </w:tr>
      <w:tr w:rsidR="005D39B6" w:rsidRPr="002C2EA9" w14:paraId="43D0671C" w14:textId="33AF999A" w:rsidTr="002C2EA9">
        <w:trPr>
          <w:trHeight w:hRule="exact" w:val="227"/>
        </w:trPr>
        <w:tc>
          <w:tcPr>
            <w:tcW w:w="3119" w:type="dxa"/>
            <w:shd w:val="clear" w:color="auto" w:fill="auto"/>
            <w:hideMark/>
          </w:tcPr>
          <w:p w14:paraId="7E1702BD" w14:textId="7CD7D968"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capillaris</w:t>
            </w:r>
            <w:r w:rsidRPr="002C2EA9">
              <w:rPr>
                <w:color w:val="000000"/>
                <w:sz w:val="18"/>
                <w:szCs w:val="18"/>
                <w:lang w:val="en-US" w:eastAsia="en-GB"/>
              </w:rPr>
              <w:t> </w:t>
            </w:r>
          </w:p>
        </w:tc>
        <w:tc>
          <w:tcPr>
            <w:tcW w:w="2941" w:type="dxa"/>
            <w:shd w:val="clear" w:color="auto" w:fill="auto"/>
            <w:hideMark/>
          </w:tcPr>
          <w:p w14:paraId="53D10FB5" w14:textId="15CD3786" w:rsidR="005D39B6" w:rsidRPr="002C2EA9" w:rsidRDefault="005D39B6" w:rsidP="00C04EA9">
            <w:pPr>
              <w:spacing w:line="240" w:lineRule="auto"/>
              <w:rPr>
                <w:sz w:val="18"/>
                <w:szCs w:val="18"/>
                <w:lang w:val="en-US" w:eastAsia="en-GB"/>
              </w:rPr>
            </w:pPr>
            <w:r w:rsidRPr="002C2EA9">
              <w:rPr>
                <w:color w:val="000000"/>
                <w:sz w:val="18"/>
                <w:szCs w:val="18"/>
                <w:lang w:val="en-US" w:eastAsia="en-GB"/>
              </w:rPr>
              <w:t>colonial bentgrass </w:t>
            </w:r>
          </w:p>
        </w:tc>
        <w:tc>
          <w:tcPr>
            <w:tcW w:w="886" w:type="dxa"/>
            <w:shd w:val="clear" w:color="auto" w:fill="auto"/>
            <w:hideMark/>
          </w:tcPr>
          <w:p w14:paraId="1654871F" w14:textId="0B893849"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0AAA958" w14:textId="18C2B0A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2A48494" w14:textId="2A95796F"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DFCA2AF" w14:textId="2C7F2797" w:rsidTr="002C2EA9">
        <w:trPr>
          <w:trHeight w:hRule="exact" w:val="227"/>
        </w:trPr>
        <w:tc>
          <w:tcPr>
            <w:tcW w:w="3119" w:type="dxa"/>
            <w:shd w:val="clear" w:color="auto" w:fill="auto"/>
            <w:hideMark/>
          </w:tcPr>
          <w:p w14:paraId="2D107584" w14:textId="5EDBD3B6"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6B790259" w14:textId="2CC00820" w:rsidR="005D39B6" w:rsidRPr="002C2EA9" w:rsidRDefault="005D39B6" w:rsidP="00C04EA9">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1C5BEF6B" w14:textId="2A410104"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E10DD7B" w14:textId="54D83039"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1E8F38" w14:textId="4360584A"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6EB328F" w14:textId="20691623" w:rsidTr="002C2EA9">
        <w:trPr>
          <w:trHeight w:hRule="exact" w:val="227"/>
        </w:trPr>
        <w:tc>
          <w:tcPr>
            <w:tcW w:w="3119" w:type="dxa"/>
            <w:shd w:val="clear" w:color="auto" w:fill="auto"/>
            <w:hideMark/>
          </w:tcPr>
          <w:p w14:paraId="2FF9B9A4"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1A53868C" w14:textId="5747FCBB" w:rsidR="005D39B6" w:rsidRPr="002C2EA9" w:rsidRDefault="005D39B6" w:rsidP="00C04EA9">
            <w:pPr>
              <w:spacing w:line="240" w:lineRule="auto"/>
              <w:rPr>
                <w:sz w:val="18"/>
                <w:szCs w:val="18"/>
                <w:lang w:val="en-US" w:eastAsia="en-GB"/>
              </w:rPr>
            </w:pPr>
            <w:r w:rsidRPr="002C2EA9">
              <w:rPr>
                <w:color w:val="000000"/>
                <w:sz w:val="18"/>
                <w:szCs w:val="18"/>
                <w:lang w:val="en-US" w:eastAsia="en-GB"/>
              </w:rPr>
              <w:t>creeping bentgrass </w:t>
            </w:r>
          </w:p>
        </w:tc>
        <w:tc>
          <w:tcPr>
            <w:tcW w:w="886" w:type="dxa"/>
            <w:shd w:val="clear" w:color="auto" w:fill="auto"/>
            <w:hideMark/>
          </w:tcPr>
          <w:p w14:paraId="115D64A8" w14:textId="1AD0CEA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C265C6" w14:textId="1AE827B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2F86E" w14:textId="6227D4D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0D2A44" w14:textId="77777777" w:rsidTr="002C2EA9">
        <w:trPr>
          <w:trHeight w:hRule="exact" w:val="227"/>
        </w:trPr>
        <w:tc>
          <w:tcPr>
            <w:tcW w:w="3119" w:type="dxa"/>
            <w:shd w:val="clear" w:color="auto" w:fill="auto"/>
          </w:tcPr>
          <w:p w14:paraId="589A7C48" w14:textId="45E512BE" w:rsidR="005D39B6" w:rsidRPr="002C2EA9" w:rsidRDefault="005D39B6" w:rsidP="00C04EA9">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99EC38D" w14:textId="6F90B149" w:rsidR="005D39B6" w:rsidRPr="002C2EA9" w:rsidRDefault="002C2EA9" w:rsidP="00C04EA9">
            <w:pPr>
              <w:spacing w:line="240" w:lineRule="auto"/>
              <w:rPr>
                <w:color w:val="000000"/>
                <w:sz w:val="18"/>
                <w:szCs w:val="18"/>
                <w:lang w:val="en-US" w:eastAsia="en-GB"/>
              </w:rPr>
            </w:pPr>
            <w:r>
              <w:rPr>
                <w:color w:val="000000"/>
                <w:sz w:val="18"/>
                <w:szCs w:val="18"/>
                <w:lang w:val="en-US" w:eastAsia="en-GB"/>
              </w:rPr>
              <w:t xml:space="preserve">unidentified </w:t>
            </w:r>
            <w:r w:rsidR="005D39B6" w:rsidRPr="002C2EA9">
              <w:rPr>
                <w:color w:val="000000"/>
                <w:sz w:val="18"/>
                <w:szCs w:val="18"/>
                <w:lang w:val="en-US" w:eastAsia="en-GB"/>
              </w:rPr>
              <w:t>ajuga</w:t>
            </w:r>
          </w:p>
        </w:tc>
        <w:tc>
          <w:tcPr>
            <w:tcW w:w="886" w:type="dxa"/>
            <w:shd w:val="clear" w:color="auto" w:fill="auto"/>
          </w:tcPr>
          <w:p w14:paraId="1AC0D98F" w14:textId="3D02901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366F48D" w14:textId="265E6BB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C0A881" w14:textId="77777777" w:rsidR="005D39B6" w:rsidRPr="002C2EA9" w:rsidRDefault="005D39B6" w:rsidP="00C04EA9">
            <w:pPr>
              <w:spacing w:line="240" w:lineRule="auto"/>
              <w:jc w:val="center"/>
              <w:rPr>
                <w:sz w:val="18"/>
                <w:szCs w:val="18"/>
                <w:lang w:val="en-US" w:eastAsia="en-GB"/>
              </w:rPr>
            </w:pPr>
          </w:p>
        </w:tc>
      </w:tr>
      <w:tr w:rsidR="005D39B6" w:rsidRPr="002C2EA9" w14:paraId="7D649B3C" w14:textId="0D818B40" w:rsidTr="002C2EA9">
        <w:trPr>
          <w:trHeight w:hRule="exact" w:val="227"/>
        </w:trPr>
        <w:tc>
          <w:tcPr>
            <w:tcW w:w="3119" w:type="dxa"/>
            <w:shd w:val="clear" w:color="auto" w:fill="auto"/>
            <w:hideMark/>
          </w:tcPr>
          <w:p w14:paraId="47FF7443"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E1BFFCA"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330ACDF" w14:textId="579461C3"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BE0A882"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3DC7D052" w14:textId="2D1E1527"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EBE89C4" w14:textId="358FAADD" w:rsidTr="002C2EA9">
        <w:trPr>
          <w:trHeight w:hRule="exact" w:val="227"/>
        </w:trPr>
        <w:tc>
          <w:tcPr>
            <w:tcW w:w="3119" w:type="dxa"/>
            <w:shd w:val="clear" w:color="auto" w:fill="auto"/>
            <w:hideMark/>
          </w:tcPr>
          <w:p w14:paraId="17A43DCB"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12E35C0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74D623D" w14:textId="72775D2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CF873D"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639AA84A" w14:textId="761E3E19"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82AD4DE" w14:textId="77777777" w:rsidTr="002C2EA9">
        <w:trPr>
          <w:trHeight w:hRule="exact" w:val="227"/>
        </w:trPr>
        <w:tc>
          <w:tcPr>
            <w:tcW w:w="3119" w:type="dxa"/>
            <w:shd w:val="clear" w:color="auto" w:fill="auto"/>
          </w:tcPr>
          <w:p w14:paraId="797ABE7A" w14:textId="3DEFEC0C" w:rsidR="005D39B6" w:rsidRPr="002C2EA9" w:rsidRDefault="005D39B6" w:rsidP="00C04EA9">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4EA4621" w14:textId="51152268"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5A914AE9" w14:textId="3C1BD7FF"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2F3AE47" w14:textId="133A273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71A745" w14:textId="77777777" w:rsidR="005D39B6" w:rsidRPr="002C2EA9" w:rsidRDefault="005D39B6" w:rsidP="00C04EA9">
            <w:pPr>
              <w:spacing w:line="240" w:lineRule="auto"/>
              <w:jc w:val="center"/>
              <w:rPr>
                <w:sz w:val="18"/>
                <w:szCs w:val="18"/>
                <w:lang w:val="en-US" w:eastAsia="en-GB"/>
              </w:rPr>
            </w:pPr>
          </w:p>
        </w:tc>
      </w:tr>
      <w:tr w:rsidR="002C2EA9" w:rsidRPr="002C2EA9" w14:paraId="48EFC987" w14:textId="77777777" w:rsidTr="002C2EA9">
        <w:trPr>
          <w:trHeight w:hRule="exact" w:val="227"/>
        </w:trPr>
        <w:tc>
          <w:tcPr>
            <w:tcW w:w="3119" w:type="dxa"/>
            <w:shd w:val="clear" w:color="auto" w:fill="auto"/>
          </w:tcPr>
          <w:p w14:paraId="08BB7962" w14:textId="7E64F1D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1B2C5D06" w14:textId="3F448E3D"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0FF98068" w14:textId="44119B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BFC55C" w14:textId="727E692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03415F" w14:textId="77777777" w:rsidR="002C2EA9" w:rsidRPr="002C2EA9" w:rsidRDefault="002C2EA9" w:rsidP="00C04EA9">
            <w:pPr>
              <w:spacing w:line="240" w:lineRule="auto"/>
              <w:jc w:val="center"/>
              <w:rPr>
                <w:sz w:val="18"/>
                <w:szCs w:val="18"/>
                <w:lang w:val="en-US" w:eastAsia="en-GB"/>
              </w:rPr>
            </w:pPr>
          </w:p>
        </w:tc>
      </w:tr>
      <w:tr w:rsidR="005D39B6" w:rsidRPr="002C2EA9" w14:paraId="0DB68E98" w14:textId="3F370E14" w:rsidTr="002C2EA9">
        <w:trPr>
          <w:trHeight w:hRule="exact" w:val="227"/>
        </w:trPr>
        <w:tc>
          <w:tcPr>
            <w:tcW w:w="3119" w:type="dxa"/>
            <w:shd w:val="clear" w:color="auto" w:fill="auto"/>
            <w:hideMark/>
          </w:tcPr>
          <w:p w14:paraId="5EB7E23E"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4F6F4DA6"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7C02AD12" w14:textId="683E009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636453" w14:textId="26DE9CB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23DE05" w14:textId="0141497C"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A821F0A" w14:textId="01094DF9" w:rsidTr="002C2EA9">
        <w:trPr>
          <w:trHeight w:hRule="exact" w:val="227"/>
        </w:trPr>
        <w:tc>
          <w:tcPr>
            <w:tcW w:w="3119" w:type="dxa"/>
            <w:shd w:val="clear" w:color="auto" w:fill="auto"/>
            <w:hideMark/>
          </w:tcPr>
          <w:p w14:paraId="2F8904DB"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368C22C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391EB7E8" w14:textId="2DAA06F6"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91B0E5"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5D00E900" w14:textId="40ACCC06"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3A8C029" w14:textId="06F790E7" w:rsidTr="002C2EA9">
        <w:trPr>
          <w:trHeight w:hRule="exact" w:val="227"/>
        </w:trPr>
        <w:tc>
          <w:tcPr>
            <w:tcW w:w="3119" w:type="dxa"/>
            <w:shd w:val="clear" w:color="auto" w:fill="auto"/>
            <w:hideMark/>
          </w:tcPr>
          <w:p w14:paraId="1CEDA1B8"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6361D693"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B71B13A" w14:textId="6ED9DE3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F7E583C"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627E9C12" w14:textId="401BE1F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080A2F3" w14:textId="2E365A8C" w:rsidTr="002C2EA9">
        <w:trPr>
          <w:trHeight w:hRule="exact" w:val="227"/>
        </w:trPr>
        <w:tc>
          <w:tcPr>
            <w:tcW w:w="3119" w:type="dxa"/>
            <w:shd w:val="clear" w:color="auto" w:fill="auto"/>
            <w:hideMark/>
          </w:tcPr>
          <w:p w14:paraId="4BE0A050"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372F87B" w14:textId="33AF0065" w:rsidR="005D39B6" w:rsidRPr="002C2EA9" w:rsidRDefault="005D39B6" w:rsidP="00C04EA9">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6CB32ADF" w14:textId="372F9FF4"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854BB75" w14:textId="14AFC8B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3C77EF" w14:textId="08B79EB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F975A1" w14:textId="77777777" w:rsidTr="002C2EA9">
        <w:trPr>
          <w:trHeight w:hRule="exact" w:val="227"/>
        </w:trPr>
        <w:tc>
          <w:tcPr>
            <w:tcW w:w="3119" w:type="dxa"/>
            <w:shd w:val="clear" w:color="auto" w:fill="auto"/>
          </w:tcPr>
          <w:p w14:paraId="6BCA6751" w14:textId="4730A021"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4EEA8B08" w14:textId="2A5D3170" w:rsidR="005D39B6" w:rsidRPr="002C2EA9" w:rsidRDefault="005D39B6" w:rsidP="00C04EA9">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16E48E72" w14:textId="5256684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396B67" w14:textId="57EBCE9A"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DA2CE8" w14:textId="77777777" w:rsidR="005D39B6" w:rsidRPr="002C2EA9" w:rsidRDefault="005D39B6" w:rsidP="00C04EA9">
            <w:pPr>
              <w:spacing w:line="240" w:lineRule="auto"/>
              <w:jc w:val="center"/>
              <w:rPr>
                <w:sz w:val="18"/>
                <w:szCs w:val="18"/>
                <w:lang w:val="en-US" w:eastAsia="en-GB"/>
              </w:rPr>
            </w:pPr>
          </w:p>
        </w:tc>
      </w:tr>
      <w:tr w:rsidR="005D39B6" w:rsidRPr="002C2EA9" w14:paraId="4BFFF6FC" w14:textId="77777777" w:rsidTr="002C2EA9">
        <w:trPr>
          <w:trHeight w:hRule="exact" w:val="227"/>
        </w:trPr>
        <w:tc>
          <w:tcPr>
            <w:tcW w:w="3119" w:type="dxa"/>
            <w:shd w:val="clear" w:color="auto" w:fill="auto"/>
          </w:tcPr>
          <w:p w14:paraId="5D75ABD8" w14:textId="3B712189"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064E72E3" w14:textId="55D0007F"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A9A13C8" w14:textId="27AFE054"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F5A4AA" w14:textId="213DC857"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BAF2C4" w14:textId="77777777" w:rsidR="005D39B6" w:rsidRPr="002C2EA9" w:rsidRDefault="005D39B6" w:rsidP="00C04EA9">
            <w:pPr>
              <w:spacing w:line="240" w:lineRule="auto"/>
              <w:jc w:val="center"/>
              <w:rPr>
                <w:sz w:val="18"/>
                <w:szCs w:val="18"/>
                <w:lang w:val="en-US" w:eastAsia="en-GB"/>
              </w:rPr>
            </w:pPr>
          </w:p>
        </w:tc>
      </w:tr>
      <w:tr w:rsidR="005D39B6" w:rsidRPr="002C2EA9" w14:paraId="63F83874" w14:textId="08D20C2E" w:rsidTr="002C2EA9">
        <w:trPr>
          <w:trHeight w:hRule="exact" w:val="227"/>
        </w:trPr>
        <w:tc>
          <w:tcPr>
            <w:tcW w:w="3119" w:type="dxa"/>
            <w:shd w:val="clear" w:color="auto" w:fill="auto"/>
            <w:hideMark/>
          </w:tcPr>
          <w:p w14:paraId="51F81A85" w14:textId="7A549371"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Bolboschoenus maritimus</w:t>
            </w:r>
            <w:r w:rsidRPr="002C2EA9">
              <w:rPr>
                <w:color w:val="000000"/>
                <w:sz w:val="18"/>
                <w:szCs w:val="18"/>
                <w:lang w:val="en-US" w:eastAsia="en-GB"/>
              </w:rPr>
              <w:t> </w:t>
            </w:r>
          </w:p>
        </w:tc>
        <w:tc>
          <w:tcPr>
            <w:tcW w:w="2941" w:type="dxa"/>
            <w:shd w:val="clear" w:color="auto" w:fill="auto"/>
            <w:hideMark/>
          </w:tcPr>
          <w:p w14:paraId="361E3CC7"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10E7DAD" w14:textId="39182CBB"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E972C7"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7D29FA07" w14:textId="0751776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A57BA1" w14:textId="4E69DD05" w:rsidTr="002C2EA9">
        <w:trPr>
          <w:trHeight w:hRule="exact" w:val="227"/>
        </w:trPr>
        <w:tc>
          <w:tcPr>
            <w:tcW w:w="3119" w:type="dxa"/>
            <w:shd w:val="clear" w:color="auto" w:fill="auto"/>
            <w:hideMark/>
          </w:tcPr>
          <w:p w14:paraId="449A957A"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79655344"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3F3851C3" w14:textId="6F78DAA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018BD4" w14:textId="59C7DD9B"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50FA08" w14:textId="5B5D78F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768FF0A" w14:textId="77777777" w:rsidTr="002C2EA9">
        <w:trPr>
          <w:trHeight w:hRule="exact" w:val="227"/>
        </w:trPr>
        <w:tc>
          <w:tcPr>
            <w:tcW w:w="3119" w:type="dxa"/>
            <w:shd w:val="clear" w:color="auto" w:fill="auto"/>
          </w:tcPr>
          <w:p w14:paraId="34544535" w14:textId="112C5A4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1FEFCFA8" w14:textId="472A2A0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4DFE2BDC" w14:textId="74EBBEFD"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AE569DE" w14:textId="130ADB83"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3E1B4669" w14:textId="77777777" w:rsidR="002C2EA9" w:rsidRPr="002C2EA9" w:rsidRDefault="002C2EA9" w:rsidP="00C04EA9">
            <w:pPr>
              <w:spacing w:line="240" w:lineRule="auto"/>
              <w:jc w:val="center"/>
              <w:rPr>
                <w:sz w:val="18"/>
                <w:szCs w:val="18"/>
                <w:lang w:val="en-US" w:eastAsia="en-GB"/>
              </w:rPr>
            </w:pPr>
          </w:p>
        </w:tc>
      </w:tr>
      <w:tr w:rsidR="005D39B6" w:rsidRPr="002C2EA9" w14:paraId="3A5D6F33" w14:textId="77777777" w:rsidTr="002C2EA9">
        <w:trPr>
          <w:trHeight w:hRule="exact" w:val="227"/>
        </w:trPr>
        <w:tc>
          <w:tcPr>
            <w:tcW w:w="3119" w:type="dxa"/>
            <w:shd w:val="clear" w:color="auto" w:fill="auto"/>
          </w:tcPr>
          <w:p w14:paraId="5AA7B965" w14:textId="1B043C39"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6F803859" w14:textId="2D0AB0A8"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24FE9450" w14:textId="0E27FB12"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58C7CC8" w14:textId="2ED79371"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9BD595" w14:textId="77777777" w:rsidR="005D39B6" w:rsidRPr="002C2EA9" w:rsidRDefault="005D39B6" w:rsidP="00C04EA9">
            <w:pPr>
              <w:spacing w:line="240" w:lineRule="auto"/>
              <w:jc w:val="center"/>
              <w:rPr>
                <w:sz w:val="18"/>
                <w:szCs w:val="18"/>
                <w:lang w:val="en-US" w:eastAsia="en-GB"/>
              </w:rPr>
            </w:pPr>
          </w:p>
        </w:tc>
      </w:tr>
      <w:tr w:rsidR="005D39B6" w:rsidRPr="002C2EA9" w14:paraId="42A31FD4" w14:textId="1394F05B" w:rsidTr="002C2EA9">
        <w:trPr>
          <w:trHeight w:hRule="exact" w:val="227"/>
        </w:trPr>
        <w:tc>
          <w:tcPr>
            <w:tcW w:w="3119" w:type="dxa"/>
            <w:shd w:val="clear" w:color="auto" w:fill="auto"/>
            <w:hideMark/>
          </w:tcPr>
          <w:p w14:paraId="5D84CEDD"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4B00EC6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7D79BF0C" w14:textId="0A68EE8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F3868C" w14:textId="7EEB1095"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D598AB" w14:textId="2BF756F5"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7D0CB80C" w14:textId="444EA825" w:rsidTr="002C2EA9">
        <w:trPr>
          <w:trHeight w:hRule="exact" w:val="227"/>
        </w:trPr>
        <w:tc>
          <w:tcPr>
            <w:tcW w:w="3119" w:type="dxa"/>
            <w:shd w:val="clear" w:color="auto" w:fill="auto"/>
            <w:hideMark/>
          </w:tcPr>
          <w:p w14:paraId="0708D439"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78C237C4"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4DE248B9" w14:textId="7694150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22CADD9" w14:textId="006DC233"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956CFC" w14:textId="4ACFAEB3"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1E8E477" w14:textId="3782B559" w:rsidTr="002C2EA9">
        <w:trPr>
          <w:trHeight w:hRule="exact" w:val="227"/>
        </w:trPr>
        <w:tc>
          <w:tcPr>
            <w:tcW w:w="3119" w:type="dxa"/>
            <w:shd w:val="clear" w:color="auto" w:fill="auto"/>
            <w:hideMark/>
          </w:tcPr>
          <w:p w14:paraId="6BFD9234"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79DEB9D1"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708B7A8A" w14:textId="29F8634C"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8D5E501"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2C73DAD8" w14:textId="1C6DDDA0"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8134392" w14:textId="77777777" w:rsidTr="002C2EA9">
        <w:trPr>
          <w:trHeight w:hRule="exact" w:val="227"/>
        </w:trPr>
        <w:tc>
          <w:tcPr>
            <w:tcW w:w="3119" w:type="dxa"/>
            <w:shd w:val="clear" w:color="auto" w:fill="auto"/>
          </w:tcPr>
          <w:p w14:paraId="75C1009A" w14:textId="2FF90CBE" w:rsidR="005D39B6" w:rsidRPr="002C2EA9" w:rsidRDefault="005D39B6" w:rsidP="00C04EA9">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08411341" w14:textId="4FD7D79F" w:rsidR="005D39B6" w:rsidRPr="002C2EA9" w:rsidRDefault="005D39B6" w:rsidP="00C04EA9">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438C491A" w14:textId="2677C32C"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DD55E4" w14:textId="5B87270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34F7CE" w14:textId="77777777" w:rsidR="005D39B6" w:rsidRPr="002C2EA9" w:rsidRDefault="005D39B6" w:rsidP="00C04EA9">
            <w:pPr>
              <w:spacing w:line="240" w:lineRule="auto"/>
              <w:jc w:val="center"/>
              <w:rPr>
                <w:sz w:val="18"/>
                <w:szCs w:val="18"/>
                <w:lang w:val="en-US" w:eastAsia="en-GB"/>
              </w:rPr>
            </w:pPr>
          </w:p>
        </w:tc>
      </w:tr>
      <w:tr w:rsidR="005D39B6" w:rsidRPr="002C2EA9" w14:paraId="460389D8" w14:textId="739F5D31" w:rsidTr="002C2EA9">
        <w:trPr>
          <w:trHeight w:hRule="exact" w:val="227"/>
        </w:trPr>
        <w:tc>
          <w:tcPr>
            <w:tcW w:w="3119" w:type="dxa"/>
            <w:shd w:val="clear" w:color="auto" w:fill="auto"/>
            <w:hideMark/>
          </w:tcPr>
          <w:p w14:paraId="4E916519"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AE04EF1" w14:textId="77777777" w:rsidR="005D39B6" w:rsidRPr="002C2EA9" w:rsidRDefault="005D39B6" w:rsidP="00C04EA9">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4A414BBE" w14:textId="390630D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0BB75FA" w14:textId="00713F92"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C72101" w14:textId="3DDBF960"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5D44AB7" w14:textId="4949F51C" w:rsidTr="002C2EA9">
        <w:trPr>
          <w:trHeight w:hRule="exact" w:val="227"/>
        </w:trPr>
        <w:tc>
          <w:tcPr>
            <w:tcW w:w="3119" w:type="dxa"/>
            <w:shd w:val="clear" w:color="auto" w:fill="auto"/>
            <w:hideMark/>
          </w:tcPr>
          <w:p w14:paraId="10CC0AC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7EC6FA17"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2753739" w14:textId="3D8CF7A8"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97BE27" w14:textId="5391A25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54D1388" w14:textId="3AFA9ED5"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9FDC36A" w14:textId="68F31282" w:rsidTr="002C2EA9">
        <w:trPr>
          <w:trHeight w:hRule="exact" w:val="227"/>
        </w:trPr>
        <w:tc>
          <w:tcPr>
            <w:tcW w:w="3119" w:type="dxa"/>
            <w:shd w:val="clear" w:color="auto" w:fill="auto"/>
            <w:hideMark/>
          </w:tcPr>
          <w:p w14:paraId="4C43337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491AF031"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297D60F8" w14:textId="6405C76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7D9B21" w14:textId="30E51AAE"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19F7B7" w14:textId="3BAC2BBE"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E62950" w14:textId="77777777" w:rsidTr="002C2EA9">
        <w:trPr>
          <w:trHeight w:hRule="exact" w:val="227"/>
        </w:trPr>
        <w:tc>
          <w:tcPr>
            <w:tcW w:w="3119" w:type="dxa"/>
            <w:shd w:val="clear" w:color="auto" w:fill="auto"/>
          </w:tcPr>
          <w:p w14:paraId="4FF48D4F" w14:textId="51D9042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xsiccata</w:t>
            </w:r>
            <w:proofErr w:type="spellEnd"/>
          </w:p>
        </w:tc>
        <w:tc>
          <w:tcPr>
            <w:tcW w:w="2941" w:type="dxa"/>
            <w:shd w:val="clear" w:color="auto" w:fill="auto"/>
          </w:tcPr>
          <w:p w14:paraId="73DDEA5C" w14:textId="39CB6F4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2374C362" w14:textId="4C7965A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1785919" w14:textId="683E07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FEED66" w14:textId="77777777" w:rsidR="002C2EA9" w:rsidRPr="002C2EA9" w:rsidRDefault="002C2EA9" w:rsidP="00C04EA9">
            <w:pPr>
              <w:spacing w:line="240" w:lineRule="auto"/>
              <w:jc w:val="center"/>
              <w:rPr>
                <w:sz w:val="18"/>
                <w:szCs w:val="18"/>
                <w:lang w:val="en-US" w:eastAsia="en-GB"/>
              </w:rPr>
            </w:pPr>
          </w:p>
        </w:tc>
      </w:tr>
      <w:tr w:rsidR="005D39B6" w:rsidRPr="002C2EA9" w14:paraId="50036FAD" w14:textId="0F41164D" w:rsidTr="002C2EA9">
        <w:trPr>
          <w:trHeight w:hRule="exact" w:val="227"/>
        </w:trPr>
        <w:tc>
          <w:tcPr>
            <w:tcW w:w="3119" w:type="dxa"/>
            <w:shd w:val="clear" w:color="auto" w:fill="auto"/>
            <w:hideMark/>
          </w:tcPr>
          <w:p w14:paraId="273E91A0"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lyngbyei</w:t>
            </w:r>
            <w:proofErr w:type="spellEnd"/>
            <w:r w:rsidRPr="002C2EA9">
              <w:rPr>
                <w:color w:val="000000"/>
                <w:sz w:val="18"/>
                <w:szCs w:val="18"/>
                <w:lang w:val="en-US" w:eastAsia="en-GB"/>
              </w:rPr>
              <w:t> </w:t>
            </w:r>
          </w:p>
        </w:tc>
        <w:tc>
          <w:tcPr>
            <w:tcW w:w="2941" w:type="dxa"/>
            <w:shd w:val="clear" w:color="auto" w:fill="auto"/>
            <w:hideMark/>
          </w:tcPr>
          <w:p w14:paraId="266571FB" w14:textId="5BAEF20A" w:rsidR="005D39B6" w:rsidRPr="002C2EA9" w:rsidRDefault="005D39B6" w:rsidP="00C04EA9">
            <w:pPr>
              <w:spacing w:line="240" w:lineRule="auto"/>
              <w:rPr>
                <w:sz w:val="18"/>
                <w:szCs w:val="18"/>
                <w:lang w:val="en-US" w:eastAsia="en-GB"/>
              </w:rPr>
            </w:pPr>
            <w:proofErr w:type="spellStart"/>
            <w:r w:rsidRPr="002C2EA9">
              <w:rPr>
                <w:color w:val="000000"/>
                <w:sz w:val="18"/>
                <w:szCs w:val="18"/>
                <w:lang w:val="en-US" w:eastAsia="en-GB"/>
              </w:rPr>
              <w:t>Lyngbye's</w:t>
            </w:r>
            <w:proofErr w:type="spellEnd"/>
            <w:r w:rsidRPr="002C2EA9">
              <w:rPr>
                <w:color w:val="000000"/>
                <w:sz w:val="18"/>
                <w:szCs w:val="18"/>
                <w:lang w:val="en-US" w:eastAsia="en-GB"/>
              </w:rPr>
              <w:t xml:space="preserve"> sedge </w:t>
            </w:r>
          </w:p>
        </w:tc>
        <w:tc>
          <w:tcPr>
            <w:tcW w:w="886" w:type="dxa"/>
            <w:shd w:val="clear" w:color="auto" w:fill="auto"/>
            <w:hideMark/>
          </w:tcPr>
          <w:p w14:paraId="1CD26F45" w14:textId="4CC0101D"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ED6A0E" w14:textId="6B49310E"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015440" w14:textId="5716F41C"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0A2317A" w14:textId="0109F1A6" w:rsidTr="002C2EA9">
        <w:trPr>
          <w:trHeight w:hRule="exact" w:val="227"/>
        </w:trPr>
        <w:tc>
          <w:tcPr>
            <w:tcW w:w="3119" w:type="dxa"/>
            <w:shd w:val="clear" w:color="auto" w:fill="auto"/>
            <w:hideMark/>
          </w:tcPr>
          <w:p w14:paraId="2EE00FDF"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bnupta</w:t>
            </w:r>
            <w:proofErr w:type="spellEnd"/>
            <w:r w:rsidRPr="002C2EA9">
              <w:rPr>
                <w:color w:val="000000"/>
                <w:sz w:val="18"/>
                <w:szCs w:val="18"/>
                <w:lang w:val="en-US" w:eastAsia="en-GB"/>
              </w:rPr>
              <w:t> </w:t>
            </w:r>
          </w:p>
        </w:tc>
        <w:tc>
          <w:tcPr>
            <w:tcW w:w="2941" w:type="dxa"/>
            <w:shd w:val="clear" w:color="auto" w:fill="auto"/>
            <w:hideMark/>
          </w:tcPr>
          <w:p w14:paraId="64CDB78D"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43077862" w14:textId="7F3703DF"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7F8D6D" w14:textId="53866AF8"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AF9" w14:textId="269FB914"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7FB7B0" w14:textId="77777777" w:rsidTr="002C2EA9">
        <w:trPr>
          <w:trHeight w:hRule="exact" w:val="227"/>
        </w:trPr>
        <w:tc>
          <w:tcPr>
            <w:tcW w:w="3119" w:type="dxa"/>
            <w:shd w:val="clear" w:color="auto" w:fill="auto"/>
          </w:tcPr>
          <w:p w14:paraId="4C0A0B26" w14:textId="5507C56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scoparia</w:t>
            </w:r>
          </w:p>
        </w:tc>
        <w:tc>
          <w:tcPr>
            <w:tcW w:w="2941" w:type="dxa"/>
            <w:shd w:val="clear" w:color="auto" w:fill="auto"/>
          </w:tcPr>
          <w:p w14:paraId="385A7BA9" w14:textId="127DA37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0246C77C" w14:textId="3C71F98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05F7F4A" w14:textId="7B7F3B3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A33046" w14:textId="77777777" w:rsidR="002C2EA9" w:rsidRPr="002C2EA9" w:rsidRDefault="002C2EA9" w:rsidP="00C04EA9">
            <w:pPr>
              <w:spacing w:line="240" w:lineRule="auto"/>
              <w:jc w:val="center"/>
              <w:rPr>
                <w:sz w:val="18"/>
                <w:szCs w:val="18"/>
                <w:lang w:val="en-US" w:eastAsia="en-GB"/>
              </w:rPr>
            </w:pPr>
          </w:p>
        </w:tc>
      </w:tr>
      <w:tr w:rsidR="005D39B6" w:rsidRPr="002C2EA9" w14:paraId="793A1C10" w14:textId="7F19EFF6" w:rsidTr="002C2EA9">
        <w:trPr>
          <w:trHeight w:hRule="exact" w:val="227"/>
        </w:trPr>
        <w:tc>
          <w:tcPr>
            <w:tcW w:w="3119" w:type="dxa"/>
            <w:shd w:val="clear" w:color="auto" w:fill="auto"/>
            <w:hideMark/>
          </w:tcPr>
          <w:p w14:paraId="3950E20C"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6EFCC032"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71663632" w14:textId="7C9C6BF5"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C20D6A" w14:textId="2DFFA54D"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179F57" w14:textId="588C051D"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BFEA60E" w14:textId="22488088" w:rsidTr="002C2EA9">
        <w:trPr>
          <w:trHeight w:hRule="exact" w:val="227"/>
        </w:trPr>
        <w:tc>
          <w:tcPr>
            <w:tcW w:w="3119" w:type="dxa"/>
            <w:shd w:val="clear" w:color="auto" w:fill="auto"/>
            <w:hideMark/>
          </w:tcPr>
          <w:p w14:paraId="4553946A"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32717110"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450B4263" w14:textId="17E69037"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4686A3" w14:textId="21F33116"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7B686" w14:textId="0EAD0301"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8C92833" w14:textId="77777777" w:rsidTr="002C2EA9">
        <w:trPr>
          <w:trHeight w:hRule="exact" w:val="227"/>
        </w:trPr>
        <w:tc>
          <w:tcPr>
            <w:tcW w:w="3119" w:type="dxa"/>
            <w:shd w:val="clear" w:color="auto" w:fill="auto"/>
          </w:tcPr>
          <w:p w14:paraId="22F2D995" w14:textId="00774A9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5991E4EC" w14:textId="0007BA5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D0809A0" w14:textId="438583A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8661B70" w14:textId="7417D5B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376923" w14:textId="77777777" w:rsidR="002C2EA9" w:rsidRPr="002C2EA9" w:rsidRDefault="002C2EA9" w:rsidP="00C04EA9">
            <w:pPr>
              <w:spacing w:line="240" w:lineRule="auto"/>
              <w:jc w:val="center"/>
              <w:rPr>
                <w:sz w:val="18"/>
                <w:szCs w:val="18"/>
                <w:lang w:val="en-US" w:eastAsia="en-GB"/>
              </w:rPr>
            </w:pPr>
          </w:p>
        </w:tc>
      </w:tr>
      <w:tr w:rsidR="002C2EA9" w:rsidRPr="002C2EA9" w14:paraId="2E70AEE8" w14:textId="77777777" w:rsidTr="002C2EA9">
        <w:trPr>
          <w:trHeight w:hRule="exact" w:val="227"/>
        </w:trPr>
        <w:tc>
          <w:tcPr>
            <w:tcW w:w="3119" w:type="dxa"/>
            <w:shd w:val="clear" w:color="auto" w:fill="auto"/>
          </w:tcPr>
          <w:p w14:paraId="4FCEDBF6" w14:textId="7612BEAE"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D959B0" w14:textId="6FA841B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26528F4E" w14:textId="4A46BD9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850590F" w14:textId="38B9FA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D75775B" w14:textId="77777777" w:rsidR="002C2EA9" w:rsidRPr="002C2EA9" w:rsidRDefault="002C2EA9" w:rsidP="00C04EA9">
            <w:pPr>
              <w:spacing w:line="240" w:lineRule="auto"/>
              <w:jc w:val="center"/>
              <w:rPr>
                <w:sz w:val="18"/>
                <w:szCs w:val="18"/>
                <w:lang w:val="en-US" w:eastAsia="en-GB"/>
              </w:rPr>
            </w:pPr>
          </w:p>
        </w:tc>
      </w:tr>
      <w:tr w:rsidR="002C2EA9" w:rsidRPr="002C2EA9" w14:paraId="6E308E39" w14:textId="77777777" w:rsidTr="002C2EA9">
        <w:trPr>
          <w:trHeight w:hRule="exact" w:val="227"/>
        </w:trPr>
        <w:tc>
          <w:tcPr>
            <w:tcW w:w="3119" w:type="dxa"/>
            <w:shd w:val="clear" w:color="auto" w:fill="auto"/>
          </w:tcPr>
          <w:p w14:paraId="0B259E57" w14:textId="665A7A43"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3D381E49" w14:textId="748AC9A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2CEEB694" w14:textId="0531D1C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5CDF205C" w14:textId="63495D7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E94608" w14:textId="77777777" w:rsidR="002C2EA9" w:rsidRPr="002C2EA9" w:rsidRDefault="002C2EA9" w:rsidP="00C04EA9">
            <w:pPr>
              <w:spacing w:line="240" w:lineRule="auto"/>
              <w:jc w:val="center"/>
              <w:rPr>
                <w:sz w:val="18"/>
                <w:szCs w:val="18"/>
                <w:lang w:val="en-US" w:eastAsia="en-GB"/>
              </w:rPr>
            </w:pPr>
          </w:p>
        </w:tc>
      </w:tr>
      <w:tr w:rsidR="005D39B6" w:rsidRPr="002C2EA9" w14:paraId="56E4C16D" w14:textId="55A219B5" w:rsidTr="002C2EA9">
        <w:trPr>
          <w:trHeight w:hRule="exact" w:val="227"/>
        </w:trPr>
        <w:tc>
          <w:tcPr>
            <w:tcW w:w="3119" w:type="dxa"/>
            <w:shd w:val="clear" w:color="auto" w:fill="auto"/>
            <w:hideMark/>
          </w:tcPr>
          <w:p w14:paraId="53355BF9"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4116471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0EB1D27D" w14:textId="03374B5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B123B8A" w14:textId="0DBFD980"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C1053A" w14:textId="1E58EC32"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0F27D16" w14:textId="75F25F0E" w:rsidTr="002C2EA9">
        <w:trPr>
          <w:trHeight w:hRule="exact" w:val="227"/>
        </w:trPr>
        <w:tc>
          <w:tcPr>
            <w:tcW w:w="3119" w:type="dxa"/>
            <w:shd w:val="clear" w:color="auto" w:fill="auto"/>
            <w:hideMark/>
          </w:tcPr>
          <w:p w14:paraId="20DD5F65"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67A175A3"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382AE726" w14:textId="7B52661A"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13BC23" w14:textId="0F378A7E"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585E2" w14:textId="546A01CB"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2BE824" w14:textId="165E1B3A" w:rsidTr="002C2EA9">
        <w:trPr>
          <w:trHeight w:hRule="exact" w:val="227"/>
        </w:trPr>
        <w:tc>
          <w:tcPr>
            <w:tcW w:w="3119" w:type="dxa"/>
            <w:shd w:val="clear" w:color="auto" w:fill="auto"/>
            <w:hideMark/>
          </w:tcPr>
          <w:p w14:paraId="51B59E7E"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F8E1806"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93C6643" w14:textId="2323EC4F"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39DF81F" w14:textId="572C6D0B" w:rsidR="005D39B6"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4737BE" w14:textId="01D3BB77"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BC2E775" w14:textId="77777777" w:rsidTr="002C2EA9">
        <w:trPr>
          <w:trHeight w:hRule="exact" w:val="227"/>
        </w:trPr>
        <w:tc>
          <w:tcPr>
            <w:tcW w:w="3119" w:type="dxa"/>
            <w:shd w:val="clear" w:color="auto" w:fill="auto"/>
          </w:tcPr>
          <w:p w14:paraId="56EFE2A9" w14:textId="4B72738A"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4BD73F11" w14:textId="013355E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1B9B4891" w14:textId="2972524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F3BB0E7" w14:textId="21CB812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FE59AC" w14:textId="77777777" w:rsidR="002C2EA9" w:rsidRPr="002C2EA9" w:rsidRDefault="002C2EA9" w:rsidP="00C04EA9">
            <w:pPr>
              <w:spacing w:line="240" w:lineRule="auto"/>
              <w:jc w:val="center"/>
              <w:rPr>
                <w:sz w:val="18"/>
                <w:szCs w:val="18"/>
                <w:lang w:val="en-US" w:eastAsia="en-GB"/>
              </w:rPr>
            </w:pPr>
          </w:p>
        </w:tc>
      </w:tr>
      <w:tr w:rsidR="005D39B6" w:rsidRPr="002C2EA9" w14:paraId="6434CCCE" w14:textId="4E324C4A" w:rsidTr="002C2EA9">
        <w:trPr>
          <w:trHeight w:hRule="exact" w:val="227"/>
        </w:trPr>
        <w:tc>
          <w:tcPr>
            <w:tcW w:w="3119" w:type="dxa"/>
            <w:shd w:val="clear" w:color="auto" w:fill="auto"/>
            <w:hideMark/>
          </w:tcPr>
          <w:p w14:paraId="087571B7" w14:textId="77777777" w:rsidR="005D39B6" w:rsidRPr="002C2EA9" w:rsidRDefault="005D39B6" w:rsidP="00C04EA9">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1C983BA5"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1734EB55" w14:textId="342D5CA8"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876D158" w14:textId="77777777" w:rsidR="005D39B6" w:rsidRPr="002C2EA9" w:rsidRDefault="005D39B6" w:rsidP="00C04EA9">
            <w:pPr>
              <w:spacing w:line="240" w:lineRule="auto"/>
              <w:jc w:val="center"/>
              <w:rPr>
                <w:color w:val="000000"/>
                <w:sz w:val="18"/>
                <w:szCs w:val="18"/>
                <w:lang w:val="en-US" w:eastAsia="en-GB"/>
              </w:rPr>
            </w:pPr>
          </w:p>
        </w:tc>
        <w:tc>
          <w:tcPr>
            <w:tcW w:w="886" w:type="dxa"/>
          </w:tcPr>
          <w:p w14:paraId="7AA58BAB" w14:textId="32CB7B3B"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629A71" w14:textId="3BEC28B1" w:rsidTr="002C2EA9">
        <w:trPr>
          <w:trHeight w:hRule="exact" w:val="227"/>
        </w:trPr>
        <w:tc>
          <w:tcPr>
            <w:tcW w:w="3119" w:type="dxa"/>
            <w:shd w:val="clear" w:color="auto" w:fill="auto"/>
            <w:hideMark/>
          </w:tcPr>
          <w:p w14:paraId="58A1EC20" w14:textId="77777777" w:rsidR="005D39B6" w:rsidRPr="002C2EA9" w:rsidRDefault="005D39B6" w:rsidP="00C04EA9">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56EC7A0A" w14:textId="77777777" w:rsidR="005D39B6" w:rsidRPr="002C2EA9" w:rsidRDefault="005D39B6" w:rsidP="00C04EA9">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4912B97C" w14:textId="4B485739" w:rsidR="005D39B6" w:rsidRPr="002C2EA9" w:rsidRDefault="005D39B6"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C86053" w14:textId="6210E89B" w:rsidR="005D39B6" w:rsidRPr="002C2EA9" w:rsidRDefault="005D39B6"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E1D4A8" w14:textId="4343465A" w:rsidR="005D39B6" w:rsidRPr="002C2EA9" w:rsidRDefault="005D39B6"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A7E386" w14:textId="77777777" w:rsidTr="002C2EA9">
        <w:trPr>
          <w:trHeight w:hRule="exact" w:val="227"/>
        </w:trPr>
        <w:tc>
          <w:tcPr>
            <w:tcW w:w="3119" w:type="dxa"/>
            <w:shd w:val="clear" w:color="auto" w:fill="auto"/>
          </w:tcPr>
          <w:p w14:paraId="0F155CFA" w14:textId="486753D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419C8E21" w14:textId="147659F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2E056161" w14:textId="1B67354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759477" w14:textId="61747E2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CD64FB" w14:textId="77777777" w:rsidR="002C2EA9" w:rsidRPr="002C2EA9" w:rsidRDefault="002C2EA9" w:rsidP="00C04EA9">
            <w:pPr>
              <w:spacing w:line="240" w:lineRule="auto"/>
              <w:jc w:val="center"/>
              <w:rPr>
                <w:sz w:val="18"/>
                <w:szCs w:val="18"/>
                <w:lang w:val="en-US" w:eastAsia="en-GB"/>
              </w:rPr>
            </w:pPr>
          </w:p>
        </w:tc>
      </w:tr>
      <w:tr w:rsidR="002C2EA9" w:rsidRPr="002C2EA9" w14:paraId="51C247A5" w14:textId="77777777" w:rsidTr="002C2EA9">
        <w:trPr>
          <w:trHeight w:hRule="exact" w:val="227"/>
        </w:trPr>
        <w:tc>
          <w:tcPr>
            <w:tcW w:w="3119" w:type="dxa"/>
            <w:shd w:val="clear" w:color="auto" w:fill="auto"/>
          </w:tcPr>
          <w:p w14:paraId="1BD4A387" w14:textId="0A51AE3C"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479239E6" w14:textId="052D5009"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4FC40DD0" w14:textId="2B4727B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52B590" w14:textId="63CA95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30C165A" w14:textId="77777777" w:rsidR="002C2EA9" w:rsidRPr="002C2EA9" w:rsidRDefault="002C2EA9" w:rsidP="00C04EA9">
            <w:pPr>
              <w:spacing w:line="240" w:lineRule="auto"/>
              <w:jc w:val="center"/>
              <w:rPr>
                <w:sz w:val="18"/>
                <w:szCs w:val="18"/>
                <w:lang w:val="en-US" w:eastAsia="en-GB"/>
              </w:rPr>
            </w:pPr>
          </w:p>
        </w:tc>
      </w:tr>
      <w:tr w:rsidR="002C2EA9" w:rsidRPr="002C2EA9" w14:paraId="013E5A18" w14:textId="77777777" w:rsidTr="002C2EA9">
        <w:trPr>
          <w:trHeight w:hRule="exact" w:val="227"/>
        </w:trPr>
        <w:tc>
          <w:tcPr>
            <w:tcW w:w="3119" w:type="dxa"/>
            <w:shd w:val="clear" w:color="auto" w:fill="auto"/>
          </w:tcPr>
          <w:p w14:paraId="1C93219F" w14:textId="18025FF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537D8C7B" w14:textId="4318E8F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12831B9C" w14:textId="2DADD2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6E9BE" w14:textId="0081925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C01EF18" w14:textId="77777777" w:rsidR="002C2EA9" w:rsidRPr="002C2EA9" w:rsidRDefault="002C2EA9" w:rsidP="00C04EA9">
            <w:pPr>
              <w:spacing w:line="240" w:lineRule="auto"/>
              <w:jc w:val="center"/>
              <w:rPr>
                <w:sz w:val="18"/>
                <w:szCs w:val="18"/>
                <w:lang w:val="en-US" w:eastAsia="en-GB"/>
              </w:rPr>
            </w:pPr>
          </w:p>
        </w:tc>
      </w:tr>
      <w:tr w:rsidR="002C2EA9" w:rsidRPr="002C2EA9" w14:paraId="61826F87" w14:textId="0BA82061" w:rsidTr="002C2EA9">
        <w:trPr>
          <w:trHeight w:hRule="exact" w:val="227"/>
        </w:trPr>
        <w:tc>
          <w:tcPr>
            <w:tcW w:w="3119" w:type="dxa"/>
            <w:shd w:val="clear" w:color="auto" w:fill="auto"/>
            <w:hideMark/>
          </w:tcPr>
          <w:p w14:paraId="57CBDD6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42FAB2E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26AD4D7D" w14:textId="3146F66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E4818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BEED9B7" w14:textId="06EEB2D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D8D43AA" w14:textId="25232F54" w:rsidTr="002C2EA9">
        <w:trPr>
          <w:trHeight w:hRule="exact" w:val="227"/>
        </w:trPr>
        <w:tc>
          <w:tcPr>
            <w:tcW w:w="3119" w:type="dxa"/>
            <w:shd w:val="clear" w:color="auto" w:fill="auto"/>
            <w:hideMark/>
          </w:tcPr>
          <w:p w14:paraId="63FD73F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0D55E5F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33638FB8" w14:textId="0A67BF5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FA61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1DB67EE" w14:textId="0E502BF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F8AF62D" w14:textId="77777777" w:rsidTr="002C2EA9">
        <w:trPr>
          <w:trHeight w:hRule="exact" w:val="227"/>
        </w:trPr>
        <w:tc>
          <w:tcPr>
            <w:tcW w:w="3119" w:type="dxa"/>
            <w:shd w:val="clear" w:color="auto" w:fill="auto"/>
          </w:tcPr>
          <w:p w14:paraId="5D8BD5E3" w14:textId="4A37D1B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589947FF" w14:textId="20E98D7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0B6BD602" w14:textId="3AE5EAA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FDD26F" w14:textId="2167AD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EBFA6" w14:textId="77777777" w:rsidR="002C2EA9" w:rsidRPr="002C2EA9" w:rsidRDefault="002C2EA9" w:rsidP="00C04EA9">
            <w:pPr>
              <w:spacing w:line="240" w:lineRule="auto"/>
              <w:jc w:val="center"/>
              <w:rPr>
                <w:sz w:val="18"/>
                <w:szCs w:val="18"/>
                <w:lang w:val="en-US" w:eastAsia="en-GB"/>
              </w:rPr>
            </w:pPr>
          </w:p>
        </w:tc>
      </w:tr>
      <w:tr w:rsidR="002C2EA9" w:rsidRPr="002C2EA9" w14:paraId="18A71170" w14:textId="692EFB10" w:rsidTr="002C2EA9">
        <w:trPr>
          <w:trHeight w:hRule="exact" w:val="227"/>
        </w:trPr>
        <w:tc>
          <w:tcPr>
            <w:tcW w:w="3119" w:type="dxa"/>
            <w:shd w:val="clear" w:color="auto" w:fill="auto"/>
            <w:hideMark/>
          </w:tcPr>
          <w:p w14:paraId="7F697E9C"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0D2B2D2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C70A642" w14:textId="4923172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218573A" w14:textId="6AF132A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A627A57" w14:textId="34B3633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352400" w14:textId="3EFC3A2A" w:rsidTr="002C2EA9">
        <w:trPr>
          <w:trHeight w:hRule="exact" w:val="227"/>
        </w:trPr>
        <w:tc>
          <w:tcPr>
            <w:tcW w:w="3119" w:type="dxa"/>
            <w:shd w:val="clear" w:color="auto" w:fill="auto"/>
            <w:hideMark/>
          </w:tcPr>
          <w:p w14:paraId="5C54B8E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394626C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534A3DE4" w14:textId="623B609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66F6003" w14:textId="7EC6495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503FF0" w14:textId="60F32A6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F1DDB3" w14:textId="3AB1BC7E" w:rsidTr="002C2EA9">
        <w:trPr>
          <w:trHeight w:hRule="exact" w:val="227"/>
        </w:trPr>
        <w:tc>
          <w:tcPr>
            <w:tcW w:w="3119" w:type="dxa"/>
            <w:shd w:val="clear" w:color="auto" w:fill="auto"/>
            <w:hideMark/>
          </w:tcPr>
          <w:p w14:paraId="2BB2FB7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C664B3E" w14:textId="48847CEB"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4B614DC8" w14:textId="1AF5A0F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02F31AC" w14:textId="535F7F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99139A" w14:textId="6BAF567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CEE62F0" w14:textId="3E91CF04" w:rsidTr="002C2EA9">
        <w:trPr>
          <w:trHeight w:hRule="exact" w:val="227"/>
        </w:trPr>
        <w:tc>
          <w:tcPr>
            <w:tcW w:w="3119" w:type="dxa"/>
            <w:shd w:val="clear" w:color="auto" w:fill="auto"/>
            <w:hideMark/>
          </w:tcPr>
          <w:p w14:paraId="4FD31962" w14:textId="784A8709"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70819A18" w14:textId="5472D1C4" w:rsidR="002C2EA9" w:rsidRPr="002C2EA9" w:rsidRDefault="002C2EA9" w:rsidP="00C04EA9">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37016E39" w14:textId="5C2D770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28B664" w14:textId="5E2B4AC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BF9EA5" w14:textId="4094D5E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33BA831" w14:textId="24362A1C" w:rsidTr="002C2EA9">
        <w:trPr>
          <w:trHeight w:hRule="exact" w:val="227"/>
        </w:trPr>
        <w:tc>
          <w:tcPr>
            <w:tcW w:w="3119" w:type="dxa"/>
            <w:shd w:val="clear" w:color="auto" w:fill="auto"/>
            <w:hideMark/>
          </w:tcPr>
          <w:p w14:paraId="7056700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3F15548D"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3059771F" w14:textId="573C2A1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F04DD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CFA4BEA" w14:textId="28DF655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550CA0" w14:textId="393F1E62" w:rsidTr="002C2EA9">
        <w:trPr>
          <w:trHeight w:hRule="exact" w:val="227"/>
        </w:trPr>
        <w:tc>
          <w:tcPr>
            <w:tcW w:w="3119" w:type="dxa"/>
            <w:shd w:val="clear" w:color="auto" w:fill="auto"/>
            <w:hideMark/>
          </w:tcPr>
          <w:p w14:paraId="52B0480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4FC8017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46EE2D84" w14:textId="3A26EF4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1C3C03" w14:textId="129403B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7D6F4A" w14:textId="1D3EE9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07D531" w14:textId="782353FA" w:rsidTr="002C2EA9">
        <w:trPr>
          <w:trHeight w:hRule="exact" w:val="227"/>
        </w:trPr>
        <w:tc>
          <w:tcPr>
            <w:tcW w:w="3119" w:type="dxa"/>
            <w:shd w:val="clear" w:color="auto" w:fill="auto"/>
            <w:hideMark/>
          </w:tcPr>
          <w:p w14:paraId="6BD230A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79A0C73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80849E6" w14:textId="02B6182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172B2C5" w14:textId="1623E76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59A5D0" w14:textId="1191F21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22F37B" w14:textId="77777777" w:rsidTr="002C2EA9">
        <w:trPr>
          <w:trHeight w:hRule="exact" w:val="227"/>
        </w:trPr>
        <w:tc>
          <w:tcPr>
            <w:tcW w:w="3119" w:type="dxa"/>
            <w:tcBorders>
              <w:bottom w:val="single" w:sz="4" w:space="0" w:color="auto"/>
            </w:tcBorders>
            <w:shd w:val="clear" w:color="auto" w:fill="auto"/>
          </w:tcPr>
          <w:p w14:paraId="23D6A320" w14:textId="2D528BC1"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C3CCE99" w14:textId="52C8404E"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3CECAD4" w14:textId="6757DE54"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6F47FB9B" w14:textId="30F92F3B"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78C6C49" w14:textId="6295C7CB"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0C0F8441" w14:textId="503B107A" w:rsidTr="002C2EA9">
        <w:trPr>
          <w:trHeight w:hRule="exact" w:val="227"/>
        </w:trPr>
        <w:tc>
          <w:tcPr>
            <w:tcW w:w="3119" w:type="dxa"/>
            <w:tcBorders>
              <w:top w:val="single" w:sz="4" w:space="0" w:color="auto"/>
            </w:tcBorders>
            <w:shd w:val="clear" w:color="auto" w:fill="auto"/>
            <w:hideMark/>
          </w:tcPr>
          <w:p w14:paraId="048AB47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5838D4E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174D5055" w14:textId="1EC8CA0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0198BE" w14:textId="7BBCE5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04F3F22A" w14:textId="2700C3C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8DDF93" w14:textId="77777777" w:rsidTr="002C2EA9">
        <w:trPr>
          <w:trHeight w:hRule="exact" w:val="227"/>
        </w:trPr>
        <w:tc>
          <w:tcPr>
            <w:tcW w:w="3119" w:type="dxa"/>
            <w:shd w:val="clear" w:color="auto" w:fill="auto"/>
          </w:tcPr>
          <w:p w14:paraId="2C2757C4" w14:textId="66E9C26B"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7C5EB35F" w14:textId="6D15F78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5814340E" w14:textId="5EDE595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A1DD055" w14:textId="30D462C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E1F27" w14:textId="77777777" w:rsidR="002C2EA9" w:rsidRPr="002C2EA9" w:rsidRDefault="002C2EA9" w:rsidP="00C04EA9">
            <w:pPr>
              <w:spacing w:line="240" w:lineRule="auto"/>
              <w:jc w:val="center"/>
              <w:rPr>
                <w:sz w:val="18"/>
                <w:szCs w:val="18"/>
                <w:lang w:val="en-US" w:eastAsia="en-GB"/>
              </w:rPr>
            </w:pPr>
          </w:p>
        </w:tc>
      </w:tr>
      <w:tr w:rsidR="002C2EA9" w:rsidRPr="002C2EA9" w14:paraId="1D047B88" w14:textId="77777777" w:rsidTr="002C2EA9">
        <w:trPr>
          <w:trHeight w:hRule="exact" w:val="227"/>
        </w:trPr>
        <w:tc>
          <w:tcPr>
            <w:tcW w:w="3119" w:type="dxa"/>
            <w:shd w:val="clear" w:color="auto" w:fill="auto"/>
          </w:tcPr>
          <w:p w14:paraId="76A40FC1" w14:textId="43D8835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0EFD4432" w14:textId="03EE51B6"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252DE6FE" w14:textId="68C16B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0353EB" w14:textId="5F475E5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B760AC" w14:textId="77777777" w:rsidR="002C2EA9" w:rsidRPr="002C2EA9" w:rsidRDefault="002C2EA9" w:rsidP="00C04EA9">
            <w:pPr>
              <w:spacing w:line="240" w:lineRule="auto"/>
              <w:jc w:val="center"/>
              <w:rPr>
                <w:sz w:val="18"/>
                <w:szCs w:val="18"/>
                <w:lang w:val="en-US" w:eastAsia="en-GB"/>
              </w:rPr>
            </w:pPr>
          </w:p>
        </w:tc>
      </w:tr>
      <w:tr w:rsidR="002C2EA9" w:rsidRPr="002C2EA9" w14:paraId="0F50175A" w14:textId="77777777" w:rsidTr="002C2EA9">
        <w:trPr>
          <w:trHeight w:hRule="exact" w:val="227"/>
        </w:trPr>
        <w:tc>
          <w:tcPr>
            <w:tcW w:w="3119" w:type="dxa"/>
            <w:shd w:val="clear" w:color="auto" w:fill="auto"/>
          </w:tcPr>
          <w:p w14:paraId="0005B481" w14:textId="0CEA6CA8"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75EA6059" w14:textId="6F95C4B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3B7F2BF9" w14:textId="5FA81B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8C6B79E" w14:textId="4F43907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7ED8CE" w14:textId="77777777" w:rsidR="002C2EA9" w:rsidRPr="002C2EA9" w:rsidRDefault="002C2EA9" w:rsidP="00C04EA9">
            <w:pPr>
              <w:spacing w:line="240" w:lineRule="auto"/>
              <w:jc w:val="center"/>
              <w:rPr>
                <w:sz w:val="18"/>
                <w:szCs w:val="18"/>
                <w:lang w:val="en-US" w:eastAsia="en-GB"/>
              </w:rPr>
            </w:pPr>
          </w:p>
        </w:tc>
      </w:tr>
      <w:tr w:rsidR="002C2EA9" w:rsidRPr="002C2EA9" w14:paraId="2279C7AB" w14:textId="77777777" w:rsidTr="002C2EA9">
        <w:trPr>
          <w:trHeight w:hRule="exact" w:val="227"/>
        </w:trPr>
        <w:tc>
          <w:tcPr>
            <w:tcW w:w="3119" w:type="dxa"/>
            <w:shd w:val="clear" w:color="auto" w:fill="auto"/>
          </w:tcPr>
          <w:p w14:paraId="19A4DA84" w14:textId="57BFB719" w:rsidR="002C2EA9" w:rsidRPr="002C2EA9" w:rsidRDefault="002C2EA9" w:rsidP="00C04EA9">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645FB00D" w14:textId="60508E1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45F1D91C" w14:textId="0D67B0D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A22E0B5" w14:textId="5DF71F0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138247" w14:textId="77777777" w:rsidR="002C2EA9" w:rsidRPr="002C2EA9" w:rsidRDefault="002C2EA9" w:rsidP="00C04EA9">
            <w:pPr>
              <w:spacing w:line="240" w:lineRule="auto"/>
              <w:jc w:val="center"/>
              <w:rPr>
                <w:sz w:val="18"/>
                <w:szCs w:val="18"/>
                <w:lang w:val="en-US" w:eastAsia="en-GB"/>
              </w:rPr>
            </w:pPr>
          </w:p>
        </w:tc>
      </w:tr>
      <w:tr w:rsidR="002C2EA9" w:rsidRPr="002C2EA9" w14:paraId="4F2C752E" w14:textId="1D9DE092" w:rsidTr="002C2EA9">
        <w:trPr>
          <w:trHeight w:hRule="exact" w:val="227"/>
        </w:trPr>
        <w:tc>
          <w:tcPr>
            <w:tcW w:w="3119" w:type="dxa"/>
            <w:shd w:val="clear" w:color="auto" w:fill="auto"/>
            <w:hideMark/>
          </w:tcPr>
          <w:p w14:paraId="4A516E0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F605A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69431FEB" w14:textId="17FB948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631E75E"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CBCF411" w14:textId="6363935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F9BD304" w14:textId="07EBFE68" w:rsidTr="002C2EA9">
        <w:trPr>
          <w:trHeight w:hRule="exact" w:val="227"/>
        </w:trPr>
        <w:tc>
          <w:tcPr>
            <w:tcW w:w="3119" w:type="dxa"/>
            <w:shd w:val="clear" w:color="auto" w:fill="auto"/>
            <w:hideMark/>
          </w:tcPr>
          <w:p w14:paraId="7798346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251E892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1F80E9F3" w14:textId="297D3CE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F0725B" w14:textId="46A9499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8B812D" w14:textId="7E17651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6383E74" w14:textId="77777777" w:rsidTr="002C2EA9">
        <w:trPr>
          <w:trHeight w:hRule="exact" w:val="227"/>
        </w:trPr>
        <w:tc>
          <w:tcPr>
            <w:tcW w:w="3119" w:type="dxa"/>
            <w:shd w:val="clear" w:color="auto" w:fill="auto"/>
          </w:tcPr>
          <w:p w14:paraId="627EC69F" w14:textId="4B8DFB2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3496B42E" w14:textId="395EB18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148B0A34" w14:textId="00CD873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51316ED" w14:textId="67C86C5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63581E" w14:textId="77777777" w:rsidR="002C2EA9" w:rsidRPr="002C2EA9" w:rsidRDefault="002C2EA9" w:rsidP="00C04EA9">
            <w:pPr>
              <w:spacing w:line="240" w:lineRule="auto"/>
              <w:jc w:val="center"/>
              <w:rPr>
                <w:sz w:val="18"/>
                <w:szCs w:val="18"/>
                <w:lang w:val="en-US" w:eastAsia="en-GB"/>
              </w:rPr>
            </w:pPr>
          </w:p>
        </w:tc>
      </w:tr>
      <w:tr w:rsidR="002C2EA9" w:rsidRPr="002C2EA9" w14:paraId="7B79900C" w14:textId="77777777" w:rsidTr="002C2EA9">
        <w:trPr>
          <w:trHeight w:hRule="exact" w:val="227"/>
        </w:trPr>
        <w:tc>
          <w:tcPr>
            <w:tcW w:w="3119" w:type="dxa"/>
            <w:shd w:val="clear" w:color="auto" w:fill="auto"/>
          </w:tcPr>
          <w:p w14:paraId="5B91E1E5" w14:textId="1BC7E0A8"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Glyceria </w:t>
            </w:r>
            <w:proofErr w:type="spellStart"/>
            <w:r w:rsidRPr="002C2EA9">
              <w:rPr>
                <w:i/>
                <w:iCs/>
                <w:color w:val="000000"/>
                <w:sz w:val="18"/>
                <w:szCs w:val="18"/>
                <w:lang w:val="en-US" w:eastAsia="en-GB"/>
              </w:rPr>
              <w:t>elata</w:t>
            </w:r>
            <w:proofErr w:type="spellEnd"/>
          </w:p>
        </w:tc>
        <w:tc>
          <w:tcPr>
            <w:tcW w:w="2941" w:type="dxa"/>
            <w:shd w:val="clear" w:color="auto" w:fill="auto"/>
          </w:tcPr>
          <w:p w14:paraId="0693E8A2" w14:textId="72516CE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73504B8A" w14:textId="15528D6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A6EF247" w14:textId="1B07378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18574" w14:textId="77777777" w:rsidR="002C2EA9" w:rsidRPr="002C2EA9" w:rsidRDefault="002C2EA9" w:rsidP="00C04EA9">
            <w:pPr>
              <w:spacing w:line="240" w:lineRule="auto"/>
              <w:jc w:val="center"/>
              <w:rPr>
                <w:sz w:val="18"/>
                <w:szCs w:val="18"/>
                <w:lang w:val="en-US" w:eastAsia="en-GB"/>
              </w:rPr>
            </w:pPr>
          </w:p>
        </w:tc>
      </w:tr>
      <w:tr w:rsidR="002C2EA9" w:rsidRPr="002C2EA9" w14:paraId="18D08457" w14:textId="19E740F7" w:rsidTr="002C2EA9">
        <w:trPr>
          <w:trHeight w:hRule="exact" w:val="227"/>
        </w:trPr>
        <w:tc>
          <w:tcPr>
            <w:tcW w:w="3119" w:type="dxa"/>
            <w:shd w:val="clear" w:color="auto" w:fill="auto"/>
            <w:hideMark/>
          </w:tcPr>
          <w:p w14:paraId="07FAFBB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Glyceria </w:t>
            </w:r>
            <w:r w:rsidRPr="002C2EA9">
              <w:rPr>
                <w:color w:val="000000"/>
                <w:sz w:val="18"/>
                <w:szCs w:val="18"/>
                <w:lang w:val="en-US" w:eastAsia="en-GB"/>
              </w:rPr>
              <w:t>sp. </w:t>
            </w:r>
          </w:p>
        </w:tc>
        <w:tc>
          <w:tcPr>
            <w:tcW w:w="2941" w:type="dxa"/>
            <w:shd w:val="clear" w:color="auto" w:fill="auto"/>
            <w:hideMark/>
          </w:tcPr>
          <w:p w14:paraId="4297B5AF" w14:textId="38CC6BDB"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5121CD5F" w14:textId="4495750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BC40B42"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7B3FE40" w14:textId="628DF4F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8998041" w14:textId="77777777" w:rsidTr="002C2EA9">
        <w:trPr>
          <w:trHeight w:hRule="exact" w:val="227"/>
        </w:trPr>
        <w:tc>
          <w:tcPr>
            <w:tcW w:w="3119" w:type="dxa"/>
            <w:shd w:val="clear" w:color="auto" w:fill="auto"/>
          </w:tcPr>
          <w:p w14:paraId="4629E1E3" w14:textId="35EA873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FCBA80B" w14:textId="7D706C3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52FA7B06" w14:textId="5CF5A9B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E6487" w14:textId="577CC2F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737698" w14:textId="77777777" w:rsidR="002C2EA9" w:rsidRPr="002C2EA9" w:rsidRDefault="002C2EA9" w:rsidP="00C04EA9">
            <w:pPr>
              <w:spacing w:line="240" w:lineRule="auto"/>
              <w:jc w:val="center"/>
              <w:rPr>
                <w:sz w:val="18"/>
                <w:szCs w:val="18"/>
                <w:lang w:val="en-US" w:eastAsia="en-GB"/>
              </w:rPr>
            </w:pPr>
          </w:p>
        </w:tc>
      </w:tr>
      <w:tr w:rsidR="002C2EA9" w:rsidRPr="002C2EA9" w14:paraId="411AE7BF" w14:textId="1886EAB3" w:rsidTr="002C2EA9">
        <w:trPr>
          <w:trHeight w:hRule="exact" w:val="227"/>
        </w:trPr>
        <w:tc>
          <w:tcPr>
            <w:tcW w:w="3119" w:type="dxa"/>
            <w:shd w:val="clear" w:color="auto" w:fill="auto"/>
            <w:hideMark/>
          </w:tcPr>
          <w:p w14:paraId="362A581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1181D15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3C486A18" w14:textId="7EB4C1D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8C244B" w14:textId="325AC3F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E688A8" w14:textId="0B4DA30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4B5659" w14:textId="77777777" w:rsidTr="002C2EA9">
        <w:trPr>
          <w:trHeight w:hRule="exact" w:val="227"/>
        </w:trPr>
        <w:tc>
          <w:tcPr>
            <w:tcW w:w="3119" w:type="dxa"/>
            <w:shd w:val="clear" w:color="auto" w:fill="auto"/>
          </w:tcPr>
          <w:p w14:paraId="49699410" w14:textId="5F907999"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7261FCD5" w14:textId="706F9D7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342D5B1C" w14:textId="04FA096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B0D1205" w14:textId="0747561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92348" w14:textId="77777777" w:rsidR="002C2EA9" w:rsidRPr="002C2EA9" w:rsidRDefault="002C2EA9" w:rsidP="00C04EA9">
            <w:pPr>
              <w:spacing w:line="240" w:lineRule="auto"/>
              <w:jc w:val="center"/>
              <w:rPr>
                <w:sz w:val="18"/>
                <w:szCs w:val="18"/>
                <w:lang w:val="en-US" w:eastAsia="en-GB"/>
              </w:rPr>
            </w:pPr>
          </w:p>
        </w:tc>
      </w:tr>
      <w:tr w:rsidR="002C2EA9" w:rsidRPr="002C2EA9" w14:paraId="73ABA46B" w14:textId="49154E47" w:rsidTr="002C2EA9">
        <w:trPr>
          <w:trHeight w:hRule="exact" w:val="227"/>
        </w:trPr>
        <w:tc>
          <w:tcPr>
            <w:tcW w:w="3119" w:type="dxa"/>
            <w:shd w:val="clear" w:color="auto" w:fill="auto"/>
            <w:hideMark/>
          </w:tcPr>
          <w:p w14:paraId="403959BC"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33468D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3CA727B8" w14:textId="777DBEF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250736"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168CAF1" w14:textId="3C74312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A34BBD9" w14:textId="77777777" w:rsidTr="002C2EA9">
        <w:trPr>
          <w:trHeight w:hRule="exact" w:val="227"/>
        </w:trPr>
        <w:tc>
          <w:tcPr>
            <w:tcW w:w="3119" w:type="dxa"/>
            <w:shd w:val="clear" w:color="auto" w:fill="auto"/>
          </w:tcPr>
          <w:p w14:paraId="1F7A960B" w14:textId="59EEEA8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3CDAEBDA" w14:textId="79E1616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3596EB74" w14:textId="5662127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9D39223" w14:textId="0B6C4B9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9A301E" w14:textId="77777777" w:rsidR="002C2EA9" w:rsidRPr="002C2EA9" w:rsidRDefault="002C2EA9" w:rsidP="00C04EA9">
            <w:pPr>
              <w:spacing w:line="240" w:lineRule="auto"/>
              <w:jc w:val="center"/>
              <w:rPr>
                <w:sz w:val="18"/>
                <w:szCs w:val="18"/>
                <w:lang w:val="en-US" w:eastAsia="en-GB"/>
              </w:rPr>
            </w:pPr>
          </w:p>
        </w:tc>
      </w:tr>
      <w:tr w:rsidR="002C2EA9" w:rsidRPr="002C2EA9" w14:paraId="715F46A4" w14:textId="77777777" w:rsidTr="002C2EA9">
        <w:trPr>
          <w:trHeight w:hRule="exact" w:val="227"/>
        </w:trPr>
        <w:tc>
          <w:tcPr>
            <w:tcW w:w="3119" w:type="dxa"/>
            <w:shd w:val="clear" w:color="auto" w:fill="auto"/>
          </w:tcPr>
          <w:p w14:paraId="5241FCDD" w14:textId="13F3D317"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88E95F5" w14:textId="0D770AE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211BB285" w14:textId="099C847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E9C5BFA" w14:textId="2AEA76B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81607D" w14:textId="77777777" w:rsidR="002C2EA9" w:rsidRPr="002C2EA9" w:rsidRDefault="002C2EA9" w:rsidP="00C04EA9">
            <w:pPr>
              <w:spacing w:line="240" w:lineRule="auto"/>
              <w:jc w:val="center"/>
              <w:rPr>
                <w:sz w:val="18"/>
                <w:szCs w:val="18"/>
                <w:lang w:val="en-US" w:eastAsia="en-GB"/>
              </w:rPr>
            </w:pPr>
          </w:p>
        </w:tc>
      </w:tr>
      <w:tr w:rsidR="002C2EA9" w:rsidRPr="002C2EA9" w14:paraId="01E3DCB4" w14:textId="77777777" w:rsidTr="002C2EA9">
        <w:trPr>
          <w:trHeight w:hRule="exact" w:val="227"/>
        </w:trPr>
        <w:tc>
          <w:tcPr>
            <w:tcW w:w="3119" w:type="dxa"/>
            <w:shd w:val="clear" w:color="auto" w:fill="auto"/>
          </w:tcPr>
          <w:p w14:paraId="6708AEFA" w14:textId="416BA1EE"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32D9139" w14:textId="19F4FF7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162920D6" w14:textId="5B536DF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DD5F26" w14:textId="2AAEE4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98117E" w14:textId="77777777" w:rsidR="002C2EA9" w:rsidRPr="002C2EA9" w:rsidRDefault="002C2EA9" w:rsidP="00C04EA9">
            <w:pPr>
              <w:spacing w:line="240" w:lineRule="auto"/>
              <w:jc w:val="center"/>
              <w:rPr>
                <w:sz w:val="18"/>
                <w:szCs w:val="18"/>
                <w:lang w:val="en-US" w:eastAsia="en-GB"/>
              </w:rPr>
            </w:pPr>
          </w:p>
        </w:tc>
      </w:tr>
      <w:tr w:rsidR="002C2EA9" w:rsidRPr="002C2EA9" w14:paraId="35A1924D" w14:textId="3C3E4E87" w:rsidTr="002C2EA9">
        <w:trPr>
          <w:trHeight w:hRule="exact" w:val="227"/>
        </w:trPr>
        <w:tc>
          <w:tcPr>
            <w:tcW w:w="3119" w:type="dxa"/>
            <w:shd w:val="clear" w:color="auto" w:fill="auto"/>
            <w:hideMark/>
          </w:tcPr>
          <w:p w14:paraId="1ACF904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27DE29B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10F22C7E" w14:textId="1DAFBCB7" w:rsidR="002C2EA9" w:rsidRPr="002C2EA9" w:rsidRDefault="002C2EA9" w:rsidP="00C04EA9">
            <w:pPr>
              <w:spacing w:line="240" w:lineRule="auto"/>
              <w:jc w:val="center"/>
              <w:rPr>
                <w:sz w:val="18"/>
                <w:szCs w:val="18"/>
                <w:lang w:val="en-US" w:eastAsia="en-GB"/>
              </w:rPr>
            </w:pPr>
            <w:r>
              <w:rPr>
                <w:color w:val="000000"/>
                <w:sz w:val="18"/>
                <w:szCs w:val="18"/>
                <w:lang w:val="en-US" w:eastAsia="en-GB"/>
              </w:rPr>
              <w:t>E</w:t>
            </w:r>
          </w:p>
        </w:tc>
        <w:tc>
          <w:tcPr>
            <w:tcW w:w="886" w:type="dxa"/>
          </w:tcPr>
          <w:p w14:paraId="3CA33052" w14:textId="1F43D18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755C1" w14:textId="17333A7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786B1E" w14:textId="5A81963E" w:rsidTr="002C2EA9">
        <w:trPr>
          <w:trHeight w:hRule="exact" w:val="227"/>
        </w:trPr>
        <w:tc>
          <w:tcPr>
            <w:tcW w:w="3119" w:type="dxa"/>
            <w:shd w:val="clear" w:color="auto" w:fill="auto"/>
            <w:hideMark/>
          </w:tcPr>
          <w:p w14:paraId="1276541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6085A29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1BB74B1" w14:textId="3FFEF4A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4150428"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86DAD27" w14:textId="235711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FAAB47" w14:textId="629888D5" w:rsidTr="002C2EA9">
        <w:trPr>
          <w:trHeight w:hRule="exact" w:val="227"/>
        </w:trPr>
        <w:tc>
          <w:tcPr>
            <w:tcW w:w="3119" w:type="dxa"/>
            <w:shd w:val="clear" w:color="auto" w:fill="auto"/>
            <w:hideMark/>
          </w:tcPr>
          <w:p w14:paraId="19B215F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6000D0A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1A51C4E1" w14:textId="32FDA5C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674482"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0C64127" w14:textId="5E5455C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86DE01" w14:textId="20BE2C9E" w:rsidTr="002C2EA9">
        <w:trPr>
          <w:trHeight w:hRule="exact" w:val="227"/>
        </w:trPr>
        <w:tc>
          <w:tcPr>
            <w:tcW w:w="3119" w:type="dxa"/>
            <w:shd w:val="clear" w:color="auto" w:fill="auto"/>
            <w:hideMark/>
          </w:tcPr>
          <w:p w14:paraId="24899DD5" w14:textId="5D0E78A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Iris </w:t>
            </w:r>
            <w:proofErr w:type="spellStart"/>
            <w:r w:rsidRPr="002C2EA9">
              <w:rPr>
                <w:i/>
                <w:iCs/>
                <w:color w:val="000000"/>
                <w:sz w:val="18"/>
                <w:szCs w:val="18"/>
                <w:lang w:val="en-US" w:eastAsia="en-GB"/>
              </w:rPr>
              <w:t>pseudacorus</w:t>
            </w:r>
            <w:proofErr w:type="spellEnd"/>
            <w:r w:rsidRPr="002C2EA9">
              <w:rPr>
                <w:color w:val="000000"/>
                <w:sz w:val="18"/>
                <w:szCs w:val="18"/>
                <w:lang w:val="en-US" w:eastAsia="en-GB"/>
              </w:rPr>
              <w:t> </w:t>
            </w:r>
          </w:p>
        </w:tc>
        <w:tc>
          <w:tcPr>
            <w:tcW w:w="2941" w:type="dxa"/>
            <w:shd w:val="clear" w:color="auto" w:fill="auto"/>
            <w:hideMark/>
          </w:tcPr>
          <w:p w14:paraId="4E78C27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09C8C053" w14:textId="47CEAD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B35A628" w14:textId="148D2A7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C26CC2" w14:textId="646C542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2D13D5B" w14:textId="4FD333A1" w:rsidTr="002C2EA9">
        <w:trPr>
          <w:trHeight w:hRule="exact" w:val="227"/>
        </w:trPr>
        <w:tc>
          <w:tcPr>
            <w:tcW w:w="3119" w:type="dxa"/>
            <w:shd w:val="clear" w:color="auto" w:fill="auto"/>
            <w:hideMark/>
          </w:tcPr>
          <w:p w14:paraId="51FFD2DC"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5E491D8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35FFD669" w14:textId="5EE59CC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1F8621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4708991" w14:textId="2AE4CB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E379737" w14:textId="77777777" w:rsidTr="002C2EA9">
        <w:trPr>
          <w:trHeight w:hRule="exact" w:val="227"/>
        </w:trPr>
        <w:tc>
          <w:tcPr>
            <w:tcW w:w="3119" w:type="dxa"/>
            <w:shd w:val="clear" w:color="auto" w:fill="auto"/>
          </w:tcPr>
          <w:p w14:paraId="6A80F880" w14:textId="75ACAEF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70CA2A3A" w14:textId="1859802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16C2EA36" w14:textId="3C96C0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9FC5E6" w14:textId="7E53533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277EFCE" w14:textId="77777777" w:rsidR="002C2EA9" w:rsidRPr="002C2EA9" w:rsidRDefault="002C2EA9" w:rsidP="00C04EA9">
            <w:pPr>
              <w:spacing w:line="240" w:lineRule="auto"/>
              <w:jc w:val="center"/>
              <w:rPr>
                <w:sz w:val="18"/>
                <w:szCs w:val="18"/>
                <w:lang w:val="en-US" w:eastAsia="en-GB"/>
              </w:rPr>
            </w:pPr>
          </w:p>
        </w:tc>
      </w:tr>
      <w:tr w:rsidR="002C2EA9" w:rsidRPr="002C2EA9" w14:paraId="21C631FF" w14:textId="1C5A76F7" w:rsidTr="002C2EA9">
        <w:trPr>
          <w:trHeight w:hRule="exact" w:val="227"/>
        </w:trPr>
        <w:tc>
          <w:tcPr>
            <w:tcW w:w="3119" w:type="dxa"/>
            <w:shd w:val="clear" w:color="auto" w:fill="auto"/>
            <w:hideMark/>
          </w:tcPr>
          <w:p w14:paraId="202BA34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articulatus</w:t>
            </w:r>
            <w:proofErr w:type="spellEnd"/>
            <w:r w:rsidRPr="002C2EA9">
              <w:rPr>
                <w:color w:val="000000"/>
                <w:sz w:val="18"/>
                <w:szCs w:val="18"/>
                <w:lang w:val="en-US" w:eastAsia="en-GB"/>
              </w:rPr>
              <w:t> </w:t>
            </w:r>
          </w:p>
        </w:tc>
        <w:tc>
          <w:tcPr>
            <w:tcW w:w="2941" w:type="dxa"/>
            <w:shd w:val="clear" w:color="auto" w:fill="auto"/>
            <w:hideMark/>
          </w:tcPr>
          <w:p w14:paraId="45239EC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028E224A" w14:textId="29BD010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89A066" w14:textId="591D8A6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929BCD" w14:textId="2661142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031B79" w14:textId="746FD88B" w:rsidTr="002C2EA9">
        <w:trPr>
          <w:trHeight w:hRule="exact" w:val="227"/>
        </w:trPr>
        <w:tc>
          <w:tcPr>
            <w:tcW w:w="3119" w:type="dxa"/>
            <w:shd w:val="clear" w:color="auto" w:fill="auto"/>
            <w:hideMark/>
          </w:tcPr>
          <w:p w14:paraId="4B78D78F"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balticus</w:t>
            </w:r>
            <w:proofErr w:type="spellEnd"/>
            <w:r w:rsidRPr="002C2EA9">
              <w:rPr>
                <w:color w:val="000000"/>
                <w:sz w:val="18"/>
                <w:szCs w:val="18"/>
                <w:lang w:val="en-US" w:eastAsia="en-GB"/>
              </w:rPr>
              <w:t> </w:t>
            </w:r>
          </w:p>
        </w:tc>
        <w:tc>
          <w:tcPr>
            <w:tcW w:w="2941" w:type="dxa"/>
            <w:shd w:val="clear" w:color="auto" w:fill="auto"/>
            <w:hideMark/>
          </w:tcPr>
          <w:p w14:paraId="75F26435" w14:textId="3E36A6E6" w:rsidR="002C2EA9" w:rsidRPr="002C2EA9" w:rsidRDefault="002C2EA9" w:rsidP="00C04EA9">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6EFB4E98" w14:textId="52DCFE8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BBFBB3" w14:textId="0C61BD1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D33ADF" w14:textId="754FA7C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209B7E4" w14:textId="77777777" w:rsidTr="002C2EA9">
        <w:trPr>
          <w:trHeight w:hRule="exact" w:val="227"/>
        </w:trPr>
        <w:tc>
          <w:tcPr>
            <w:tcW w:w="3119" w:type="dxa"/>
            <w:shd w:val="clear" w:color="auto" w:fill="auto"/>
          </w:tcPr>
          <w:p w14:paraId="5C05D0BF" w14:textId="0FD0362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66261630" w14:textId="7FF58A19"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5E2E115E" w14:textId="09BFDDE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5D2C80" w14:textId="20B1252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980ECD0" w14:textId="77777777" w:rsidR="002C2EA9" w:rsidRPr="002C2EA9" w:rsidRDefault="002C2EA9" w:rsidP="00C04EA9">
            <w:pPr>
              <w:spacing w:line="240" w:lineRule="auto"/>
              <w:jc w:val="center"/>
              <w:rPr>
                <w:sz w:val="18"/>
                <w:szCs w:val="18"/>
                <w:lang w:val="en-US" w:eastAsia="en-GB"/>
              </w:rPr>
            </w:pPr>
          </w:p>
        </w:tc>
      </w:tr>
      <w:tr w:rsidR="002C2EA9" w:rsidRPr="002C2EA9" w14:paraId="182C387B" w14:textId="1F861F8E" w:rsidTr="002C2EA9">
        <w:trPr>
          <w:trHeight w:hRule="exact" w:val="227"/>
        </w:trPr>
        <w:tc>
          <w:tcPr>
            <w:tcW w:w="3119" w:type="dxa"/>
            <w:shd w:val="clear" w:color="auto" w:fill="auto"/>
            <w:hideMark/>
          </w:tcPr>
          <w:p w14:paraId="2441CD58"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0B6F8163" w14:textId="6D1B470C"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4FC37354" w14:textId="031D2F2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C2643E6" w14:textId="5ED6CC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55A4F" w14:textId="0BE5A98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FFBB9A" w14:textId="6C1683BB" w:rsidTr="002C2EA9">
        <w:trPr>
          <w:trHeight w:hRule="exact" w:val="227"/>
        </w:trPr>
        <w:tc>
          <w:tcPr>
            <w:tcW w:w="3119" w:type="dxa"/>
            <w:shd w:val="clear" w:color="auto" w:fill="auto"/>
            <w:hideMark/>
          </w:tcPr>
          <w:p w14:paraId="737F8DC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F6F66A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6FC31B6B" w14:textId="11A5AD4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B7692A"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6C880AA" w14:textId="04A4BD1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8FFB32" w14:textId="44FCCA9B" w:rsidTr="002C2EA9">
        <w:trPr>
          <w:trHeight w:hRule="exact" w:val="227"/>
        </w:trPr>
        <w:tc>
          <w:tcPr>
            <w:tcW w:w="3119" w:type="dxa"/>
            <w:shd w:val="clear" w:color="auto" w:fill="auto"/>
            <w:hideMark/>
          </w:tcPr>
          <w:p w14:paraId="2FCCD3C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5FE5EC35" w14:textId="0EC2A09B" w:rsidR="002C2EA9" w:rsidRPr="002C2EA9" w:rsidRDefault="002C2EA9" w:rsidP="00C04EA9">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12A3A8D0" w14:textId="1BF6322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9E6980" w14:textId="70CC0B3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F575C6" w14:textId="3EF5EAA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724206" w14:textId="77777777" w:rsidTr="002C2EA9">
        <w:trPr>
          <w:trHeight w:hRule="exact" w:val="227"/>
        </w:trPr>
        <w:tc>
          <w:tcPr>
            <w:tcW w:w="3119" w:type="dxa"/>
            <w:shd w:val="clear" w:color="auto" w:fill="auto"/>
          </w:tcPr>
          <w:p w14:paraId="277F1B80" w14:textId="7AEBEF24"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524EB46D" w14:textId="1A011C2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306C898C" w14:textId="37A2685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E5926E" w14:textId="6C8915A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2F663E" w14:textId="77777777" w:rsidR="002C2EA9" w:rsidRPr="002C2EA9" w:rsidRDefault="002C2EA9" w:rsidP="00C04EA9">
            <w:pPr>
              <w:spacing w:line="240" w:lineRule="auto"/>
              <w:jc w:val="center"/>
              <w:rPr>
                <w:sz w:val="18"/>
                <w:szCs w:val="18"/>
                <w:lang w:val="en-US" w:eastAsia="en-GB"/>
              </w:rPr>
            </w:pPr>
          </w:p>
        </w:tc>
      </w:tr>
      <w:tr w:rsidR="002C2EA9" w:rsidRPr="002C2EA9" w14:paraId="6407421F" w14:textId="53B4021F" w:rsidTr="002C2EA9">
        <w:trPr>
          <w:trHeight w:hRule="exact" w:val="227"/>
        </w:trPr>
        <w:tc>
          <w:tcPr>
            <w:tcW w:w="3119" w:type="dxa"/>
            <w:shd w:val="clear" w:color="auto" w:fill="auto"/>
            <w:hideMark/>
          </w:tcPr>
          <w:p w14:paraId="4DA47984"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39D69A5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78EAD556" w14:textId="4EEFB29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3726C5" w14:textId="32838CC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24D42" w14:textId="7B38BC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B197CB5" w14:textId="77777777" w:rsidTr="002C2EA9">
        <w:trPr>
          <w:trHeight w:hRule="exact" w:val="227"/>
        </w:trPr>
        <w:tc>
          <w:tcPr>
            <w:tcW w:w="3119" w:type="dxa"/>
            <w:shd w:val="clear" w:color="auto" w:fill="auto"/>
          </w:tcPr>
          <w:p w14:paraId="61367CEC" w14:textId="0514D0B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026345C0" w14:textId="3D44AAC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35778C53" w14:textId="0E57629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64F2120" w14:textId="496D0DD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B6925A" w14:textId="77777777" w:rsidR="002C2EA9" w:rsidRPr="002C2EA9" w:rsidRDefault="002C2EA9" w:rsidP="00C04EA9">
            <w:pPr>
              <w:spacing w:line="240" w:lineRule="auto"/>
              <w:jc w:val="center"/>
              <w:rPr>
                <w:sz w:val="18"/>
                <w:szCs w:val="18"/>
                <w:lang w:val="en-US" w:eastAsia="en-GB"/>
              </w:rPr>
            </w:pPr>
          </w:p>
        </w:tc>
      </w:tr>
      <w:tr w:rsidR="002C2EA9" w:rsidRPr="002C2EA9" w14:paraId="5C7FB888" w14:textId="77777777" w:rsidTr="002C2EA9">
        <w:trPr>
          <w:trHeight w:hRule="exact" w:val="227"/>
        </w:trPr>
        <w:tc>
          <w:tcPr>
            <w:tcW w:w="3119" w:type="dxa"/>
            <w:shd w:val="clear" w:color="auto" w:fill="auto"/>
          </w:tcPr>
          <w:p w14:paraId="6A7B5320" w14:textId="7FF56B8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1830E1E5" w14:textId="624D674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2656DDEB" w14:textId="4E80C8B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8C3E09" w14:textId="3DA1FDB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34CBEB" w14:textId="77777777" w:rsidR="002C2EA9" w:rsidRPr="002C2EA9" w:rsidRDefault="002C2EA9" w:rsidP="00C04EA9">
            <w:pPr>
              <w:spacing w:line="240" w:lineRule="auto"/>
              <w:jc w:val="center"/>
              <w:rPr>
                <w:sz w:val="18"/>
                <w:szCs w:val="18"/>
                <w:lang w:val="en-US" w:eastAsia="en-GB"/>
              </w:rPr>
            </w:pPr>
          </w:p>
        </w:tc>
      </w:tr>
      <w:tr w:rsidR="002C2EA9" w:rsidRPr="002C2EA9" w14:paraId="6092F954" w14:textId="281AA955" w:rsidTr="002C2EA9">
        <w:trPr>
          <w:trHeight w:hRule="exact" w:val="227"/>
        </w:trPr>
        <w:tc>
          <w:tcPr>
            <w:tcW w:w="3119" w:type="dxa"/>
            <w:shd w:val="clear" w:color="auto" w:fill="auto"/>
            <w:hideMark/>
          </w:tcPr>
          <w:p w14:paraId="05807F1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2D98A1C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5382EB8A" w14:textId="5CA3980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EF84974" w14:textId="5E60280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DED8E1" w14:textId="4AB1AE0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BF37DA" w14:textId="7D32EFA6" w:rsidTr="002C2EA9">
        <w:trPr>
          <w:trHeight w:hRule="exact" w:val="227"/>
        </w:trPr>
        <w:tc>
          <w:tcPr>
            <w:tcW w:w="3119" w:type="dxa"/>
            <w:shd w:val="clear" w:color="auto" w:fill="auto"/>
            <w:hideMark/>
          </w:tcPr>
          <w:p w14:paraId="0173F073"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57DC129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30C20825" w14:textId="0B0B6B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7B46B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620B130" w14:textId="1D6EB45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BCE6488" w14:textId="46F696DA" w:rsidTr="002C2EA9">
        <w:trPr>
          <w:trHeight w:hRule="exact" w:val="227"/>
        </w:trPr>
        <w:tc>
          <w:tcPr>
            <w:tcW w:w="3119" w:type="dxa"/>
            <w:shd w:val="clear" w:color="auto" w:fill="auto"/>
            <w:hideMark/>
          </w:tcPr>
          <w:p w14:paraId="3DE8A16B"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2085681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38F78C4E" w14:textId="04842B2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F05B8A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D061563" w14:textId="692A0A1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13F5251" w14:textId="6D6F8241" w:rsidTr="002C2EA9">
        <w:trPr>
          <w:trHeight w:hRule="exact" w:val="227"/>
        </w:trPr>
        <w:tc>
          <w:tcPr>
            <w:tcW w:w="3119" w:type="dxa"/>
            <w:shd w:val="clear" w:color="auto" w:fill="auto"/>
            <w:hideMark/>
          </w:tcPr>
          <w:p w14:paraId="07F360D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1ED7E59D"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5B907E04" w14:textId="5D779EE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26D4821"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9E4EB3A" w14:textId="0CD1B4B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6EC4F1" w14:textId="1AB62283" w:rsidTr="002C2EA9">
        <w:trPr>
          <w:trHeight w:hRule="exact" w:val="227"/>
        </w:trPr>
        <w:tc>
          <w:tcPr>
            <w:tcW w:w="3119" w:type="dxa"/>
            <w:shd w:val="clear" w:color="auto" w:fill="auto"/>
            <w:hideMark/>
          </w:tcPr>
          <w:p w14:paraId="745C5E30" w14:textId="42EAFCCF"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16964429" w14:textId="77A51EAD"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1DC1A1F4" w14:textId="1BCB6B5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10F76" w14:textId="67D01A8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56B189" w14:textId="2FDA39F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73DF216" w14:textId="10E5CC95" w:rsidTr="002C2EA9">
        <w:trPr>
          <w:trHeight w:hRule="exact" w:val="227"/>
        </w:trPr>
        <w:tc>
          <w:tcPr>
            <w:tcW w:w="3119" w:type="dxa"/>
            <w:shd w:val="clear" w:color="auto" w:fill="auto"/>
            <w:hideMark/>
          </w:tcPr>
          <w:p w14:paraId="3C8606FA"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7CC66BD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63246B86" w14:textId="65E1AEA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2540AA5" w14:textId="1053542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E6349D" w14:textId="61EFA70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E5BAEAC" w14:textId="77777777" w:rsidTr="002C2EA9">
        <w:trPr>
          <w:trHeight w:hRule="exact" w:val="227"/>
        </w:trPr>
        <w:tc>
          <w:tcPr>
            <w:tcW w:w="3119" w:type="dxa"/>
            <w:shd w:val="clear" w:color="auto" w:fill="auto"/>
          </w:tcPr>
          <w:p w14:paraId="2FD62CAD" w14:textId="7A2557C6"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467CBF17" w14:textId="77E60D37"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3ABBB1D1" w14:textId="4F95E2A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DA17E4F" w14:textId="4424FB4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777F4E" w14:textId="77777777" w:rsidR="002C2EA9" w:rsidRPr="002C2EA9" w:rsidRDefault="002C2EA9" w:rsidP="00C04EA9">
            <w:pPr>
              <w:spacing w:line="240" w:lineRule="auto"/>
              <w:jc w:val="center"/>
              <w:rPr>
                <w:sz w:val="18"/>
                <w:szCs w:val="18"/>
                <w:lang w:val="en-US" w:eastAsia="en-GB"/>
              </w:rPr>
            </w:pPr>
          </w:p>
        </w:tc>
      </w:tr>
      <w:tr w:rsidR="002C2EA9" w:rsidRPr="002C2EA9" w14:paraId="75370738" w14:textId="4C7D459F" w:rsidTr="002C2EA9">
        <w:trPr>
          <w:trHeight w:hRule="exact" w:val="227"/>
        </w:trPr>
        <w:tc>
          <w:tcPr>
            <w:tcW w:w="3119" w:type="dxa"/>
            <w:shd w:val="clear" w:color="auto" w:fill="auto"/>
            <w:hideMark/>
          </w:tcPr>
          <w:p w14:paraId="6E7CF9E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4B8AF5F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2D0A0A39" w14:textId="1DF6833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FBCE1D" w14:textId="516F8CC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E4D5C0" w14:textId="41E89F8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DC7FE7" w14:textId="77777777" w:rsidTr="002C2EA9">
        <w:trPr>
          <w:trHeight w:hRule="exact" w:val="227"/>
        </w:trPr>
        <w:tc>
          <w:tcPr>
            <w:tcW w:w="3119" w:type="dxa"/>
            <w:shd w:val="clear" w:color="auto" w:fill="auto"/>
          </w:tcPr>
          <w:p w14:paraId="1BD01B46" w14:textId="79E20EC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19B31530" w14:textId="477CE72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0640943A" w14:textId="1DBB96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6833AFA" w14:textId="40992BC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7A74B8" w14:textId="77777777" w:rsidR="002C2EA9" w:rsidRPr="002C2EA9" w:rsidRDefault="002C2EA9" w:rsidP="00C04EA9">
            <w:pPr>
              <w:spacing w:line="240" w:lineRule="auto"/>
              <w:jc w:val="center"/>
              <w:rPr>
                <w:sz w:val="18"/>
                <w:szCs w:val="18"/>
                <w:lang w:val="en-US" w:eastAsia="en-GB"/>
              </w:rPr>
            </w:pPr>
          </w:p>
        </w:tc>
      </w:tr>
      <w:tr w:rsidR="002C2EA9" w:rsidRPr="002C2EA9" w14:paraId="5750F75B" w14:textId="71E923A7" w:rsidTr="002C2EA9">
        <w:trPr>
          <w:trHeight w:hRule="exact" w:val="227"/>
        </w:trPr>
        <w:tc>
          <w:tcPr>
            <w:tcW w:w="3119" w:type="dxa"/>
            <w:shd w:val="clear" w:color="auto" w:fill="auto"/>
            <w:hideMark/>
          </w:tcPr>
          <w:p w14:paraId="5B1CD95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7CCBC5E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30736E08" w14:textId="15152F4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A741F7" w14:textId="28886C4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09B615" w14:textId="143BBC0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38D93B" w14:textId="77777777" w:rsidTr="002C2EA9">
        <w:trPr>
          <w:trHeight w:hRule="exact" w:val="227"/>
        </w:trPr>
        <w:tc>
          <w:tcPr>
            <w:tcW w:w="3119" w:type="dxa"/>
            <w:shd w:val="clear" w:color="auto" w:fill="auto"/>
          </w:tcPr>
          <w:p w14:paraId="4C1972F1" w14:textId="3EC9BC6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075B6F2E" w14:textId="0521BA1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59C4F334" w14:textId="79EDBAB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B2F445" w14:textId="3020993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51E7DD" w14:textId="77777777" w:rsidR="002C2EA9" w:rsidRPr="002C2EA9" w:rsidRDefault="002C2EA9" w:rsidP="00C04EA9">
            <w:pPr>
              <w:spacing w:line="240" w:lineRule="auto"/>
              <w:jc w:val="center"/>
              <w:rPr>
                <w:sz w:val="18"/>
                <w:szCs w:val="18"/>
                <w:lang w:val="en-US" w:eastAsia="en-GB"/>
              </w:rPr>
            </w:pPr>
          </w:p>
        </w:tc>
      </w:tr>
      <w:tr w:rsidR="002C2EA9" w:rsidRPr="002C2EA9" w14:paraId="3172858C" w14:textId="479AF335" w:rsidTr="002C2EA9">
        <w:trPr>
          <w:trHeight w:hRule="exact" w:val="227"/>
        </w:trPr>
        <w:tc>
          <w:tcPr>
            <w:tcW w:w="3119" w:type="dxa"/>
            <w:shd w:val="clear" w:color="auto" w:fill="auto"/>
            <w:hideMark/>
          </w:tcPr>
          <w:p w14:paraId="582E3EB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128D87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1704E283" w14:textId="68C2624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7D515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E711F35" w14:textId="52AA34A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71DF8E2" w14:textId="77777777" w:rsidTr="002C2EA9">
        <w:trPr>
          <w:trHeight w:hRule="exact" w:val="227"/>
        </w:trPr>
        <w:tc>
          <w:tcPr>
            <w:tcW w:w="3119" w:type="dxa"/>
            <w:shd w:val="clear" w:color="auto" w:fill="auto"/>
          </w:tcPr>
          <w:p w14:paraId="3BD882EC" w14:textId="71C2BA3F" w:rsidR="002C2EA9" w:rsidRPr="002C2EA9" w:rsidRDefault="002C2EA9" w:rsidP="00C04EA9">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7C237D69" w14:textId="1740FE9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788F11A3" w14:textId="3372EB0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23A49B05" w14:textId="5AAE2F2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DBCB94" w14:textId="77777777" w:rsidR="002C2EA9" w:rsidRPr="002C2EA9" w:rsidRDefault="002C2EA9" w:rsidP="00C04EA9">
            <w:pPr>
              <w:spacing w:line="240" w:lineRule="auto"/>
              <w:jc w:val="center"/>
              <w:rPr>
                <w:sz w:val="18"/>
                <w:szCs w:val="18"/>
                <w:lang w:val="en-US" w:eastAsia="en-GB"/>
              </w:rPr>
            </w:pPr>
          </w:p>
        </w:tc>
      </w:tr>
      <w:tr w:rsidR="002C2EA9" w:rsidRPr="002C2EA9" w14:paraId="0ACF4C67" w14:textId="74C6FDC1" w:rsidTr="002C2EA9">
        <w:trPr>
          <w:trHeight w:hRule="exact" w:val="227"/>
        </w:trPr>
        <w:tc>
          <w:tcPr>
            <w:tcW w:w="3119" w:type="dxa"/>
            <w:shd w:val="clear" w:color="auto" w:fill="auto"/>
            <w:hideMark/>
          </w:tcPr>
          <w:p w14:paraId="117A158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1399A19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07D829FC" w14:textId="0441D25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719A80" w14:textId="51615D4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1DC96" w14:textId="66B30D7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9C5B874" w14:textId="77777777" w:rsidTr="002C2EA9">
        <w:trPr>
          <w:trHeight w:hRule="exact" w:val="227"/>
        </w:trPr>
        <w:tc>
          <w:tcPr>
            <w:tcW w:w="3119" w:type="dxa"/>
            <w:shd w:val="clear" w:color="auto" w:fill="auto"/>
          </w:tcPr>
          <w:p w14:paraId="36814532" w14:textId="55D7148A"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18486243" w14:textId="5F3FE82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BEE68AD" w14:textId="31B99E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432817F" w14:textId="38F1EF1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9EDE5F" w14:textId="77777777" w:rsidR="002C2EA9" w:rsidRPr="002C2EA9" w:rsidRDefault="002C2EA9" w:rsidP="00C04EA9">
            <w:pPr>
              <w:spacing w:line="240" w:lineRule="auto"/>
              <w:jc w:val="center"/>
              <w:rPr>
                <w:sz w:val="18"/>
                <w:szCs w:val="18"/>
                <w:lang w:val="en-US" w:eastAsia="en-GB"/>
              </w:rPr>
            </w:pPr>
          </w:p>
        </w:tc>
      </w:tr>
      <w:tr w:rsidR="002C2EA9" w:rsidRPr="002C2EA9" w14:paraId="0F66E119" w14:textId="0F78298E" w:rsidTr="002C2EA9">
        <w:trPr>
          <w:trHeight w:hRule="exact" w:val="227"/>
        </w:trPr>
        <w:tc>
          <w:tcPr>
            <w:tcW w:w="3119" w:type="dxa"/>
            <w:shd w:val="clear" w:color="auto" w:fill="auto"/>
            <w:hideMark/>
          </w:tcPr>
          <w:p w14:paraId="4DB2CED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5FB4FD6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3D69657A" w14:textId="6C2FB13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D15B52" w14:textId="3F777A8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DEF5DE" w14:textId="7E1942E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4BB8CAD" w14:textId="778B11D9" w:rsidTr="002C2EA9">
        <w:trPr>
          <w:trHeight w:hRule="exact" w:val="227"/>
        </w:trPr>
        <w:tc>
          <w:tcPr>
            <w:tcW w:w="3119" w:type="dxa"/>
            <w:shd w:val="clear" w:color="auto" w:fill="auto"/>
            <w:hideMark/>
          </w:tcPr>
          <w:p w14:paraId="78D6458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4F358CBA"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5464A931" w14:textId="7CAF7C9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59B8F1D" w14:textId="7FFEC14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D38A79F" w14:textId="2A29B27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C066283" w14:textId="718346EA" w:rsidTr="002C2EA9">
        <w:trPr>
          <w:trHeight w:hRule="exact" w:val="227"/>
        </w:trPr>
        <w:tc>
          <w:tcPr>
            <w:tcW w:w="3119" w:type="dxa"/>
            <w:shd w:val="clear" w:color="auto" w:fill="auto"/>
            <w:hideMark/>
          </w:tcPr>
          <w:p w14:paraId="1A10947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091BE42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0E0DA1D7" w14:textId="734BFB2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04890DB" w14:textId="7963B04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447C23" w14:textId="1CAFC7B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DF7E73" w14:textId="625B31BD" w:rsidTr="002C2EA9">
        <w:trPr>
          <w:trHeight w:hRule="exact" w:val="227"/>
        </w:trPr>
        <w:tc>
          <w:tcPr>
            <w:tcW w:w="3119" w:type="dxa"/>
            <w:shd w:val="clear" w:color="auto" w:fill="auto"/>
            <w:hideMark/>
          </w:tcPr>
          <w:p w14:paraId="5BFE184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3DF629B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AB4E17" w14:textId="44EE237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C3916E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F90167F" w14:textId="1E8D541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FEF666" w14:textId="35BBE320" w:rsidTr="002C2EA9">
        <w:trPr>
          <w:trHeight w:hRule="exact" w:val="227"/>
        </w:trPr>
        <w:tc>
          <w:tcPr>
            <w:tcW w:w="3119" w:type="dxa"/>
            <w:shd w:val="clear" w:color="auto" w:fill="auto"/>
            <w:hideMark/>
          </w:tcPr>
          <w:p w14:paraId="2603078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alicaria</w:t>
            </w:r>
            <w:proofErr w:type="spellEnd"/>
            <w:r w:rsidRPr="002C2EA9">
              <w:rPr>
                <w:color w:val="000000"/>
                <w:sz w:val="18"/>
                <w:szCs w:val="18"/>
                <w:lang w:val="en-US" w:eastAsia="en-GB"/>
              </w:rPr>
              <w:t> </w:t>
            </w:r>
          </w:p>
        </w:tc>
        <w:tc>
          <w:tcPr>
            <w:tcW w:w="2941" w:type="dxa"/>
            <w:shd w:val="clear" w:color="auto" w:fill="auto"/>
            <w:hideMark/>
          </w:tcPr>
          <w:p w14:paraId="5D44825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2849E5BB" w14:textId="7ED262A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5D0DFEA" w14:textId="6754927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050610" w14:textId="2EE0521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438046C" w14:textId="77777777" w:rsidTr="002C2EA9">
        <w:trPr>
          <w:trHeight w:hRule="exact" w:val="227"/>
        </w:trPr>
        <w:tc>
          <w:tcPr>
            <w:tcW w:w="3119" w:type="dxa"/>
            <w:shd w:val="clear" w:color="auto" w:fill="auto"/>
          </w:tcPr>
          <w:p w14:paraId="771B4A29" w14:textId="179CECF9"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ortula</w:t>
            </w:r>
            <w:proofErr w:type="spellEnd"/>
          </w:p>
        </w:tc>
        <w:tc>
          <w:tcPr>
            <w:tcW w:w="2941" w:type="dxa"/>
            <w:shd w:val="clear" w:color="auto" w:fill="auto"/>
          </w:tcPr>
          <w:p w14:paraId="6CF90047" w14:textId="2FCC0771"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78C8786" w14:textId="41464B6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537F087" w14:textId="40C8521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E134481" w14:textId="77777777" w:rsidR="002C2EA9" w:rsidRPr="002C2EA9" w:rsidRDefault="002C2EA9" w:rsidP="00C04EA9">
            <w:pPr>
              <w:spacing w:line="240" w:lineRule="auto"/>
              <w:jc w:val="center"/>
              <w:rPr>
                <w:sz w:val="18"/>
                <w:szCs w:val="18"/>
                <w:lang w:val="en-US" w:eastAsia="en-GB"/>
              </w:rPr>
            </w:pPr>
          </w:p>
        </w:tc>
      </w:tr>
      <w:tr w:rsidR="002C2EA9" w:rsidRPr="002C2EA9" w14:paraId="77C041F9" w14:textId="77777777" w:rsidTr="002C2EA9">
        <w:trPr>
          <w:trHeight w:hRule="exact" w:val="227"/>
        </w:trPr>
        <w:tc>
          <w:tcPr>
            <w:tcW w:w="3119" w:type="dxa"/>
            <w:shd w:val="clear" w:color="auto" w:fill="auto"/>
          </w:tcPr>
          <w:p w14:paraId="4186EE6D" w14:textId="7F9F2E1E"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70759806" w14:textId="46ACC8C7"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 xml:space="preserve">white </w:t>
            </w:r>
            <w:proofErr w:type="gramStart"/>
            <w:r w:rsidRPr="002C2EA9">
              <w:rPr>
                <w:color w:val="000000"/>
                <w:sz w:val="18"/>
                <w:szCs w:val="18"/>
                <w:lang w:val="en-US" w:eastAsia="en-GB"/>
              </w:rPr>
              <w:t>sweet-clover</w:t>
            </w:r>
            <w:proofErr w:type="gramEnd"/>
          </w:p>
        </w:tc>
        <w:tc>
          <w:tcPr>
            <w:tcW w:w="886" w:type="dxa"/>
            <w:shd w:val="clear" w:color="auto" w:fill="auto"/>
          </w:tcPr>
          <w:p w14:paraId="6A560282" w14:textId="6D9F5DA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0AB1776" w14:textId="15D87D9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AFC25D" w14:textId="77777777" w:rsidR="002C2EA9" w:rsidRPr="002C2EA9" w:rsidRDefault="002C2EA9" w:rsidP="00C04EA9">
            <w:pPr>
              <w:spacing w:line="240" w:lineRule="auto"/>
              <w:jc w:val="center"/>
              <w:rPr>
                <w:sz w:val="18"/>
                <w:szCs w:val="18"/>
                <w:lang w:val="en-US" w:eastAsia="en-GB"/>
              </w:rPr>
            </w:pPr>
          </w:p>
        </w:tc>
      </w:tr>
      <w:tr w:rsidR="002C2EA9" w:rsidRPr="002C2EA9" w14:paraId="43E88876" w14:textId="4FC65992" w:rsidTr="002C2EA9">
        <w:trPr>
          <w:trHeight w:hRule="exact" w:val="227"/>
        </w:trPr>
        <w:tc>
          <w:tcPr>
            <w:tcW w:w="3119" w:type="dxa"/>
            <w:shd w:val="clear" w:color="auto" w:fill="auto"/>
            <w:hideMark/>
          </w:tcPr>
          <w:p w14:paraId="113F7B2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4B634CD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3B86F818" w14:textId="682011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2DF1FA" w14:textId="04BECD8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671401" w14:textId="6EBB3F9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B5681C" w14:textId="1877154D" w:rsidTr="002C2EA9">
        <w:trPr>
          <w:trHeight w:hRule="exact" w:val="227"/>
        </w:trPr>
        <w:tc>
          <w:tcPr>
            <w:tcW w:w="3119" w:type="dxa"/>
            <w:shd w:val="clear" w:color="auto" w:fill="auto"/>
            <w:hideMark/>
          </w:tcPr>
          <w:p w14:paraId="4AC7E53E" w14:textId="3A21A3C6"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71B2553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617BE2B7" w14:textId="22763F1D" w:rsidR="002C2EA9" w:rsidRPr="002C2EA9" w:rsidRDefault="002C2EA9" w:rsidP="00C04EA9">
            <w:pPr>
              <w:spacing w:line="240" w:lineRule="auto"/>
              <w:jc w:val="center"/>
              <w:rPr>
                <w:sz w:val="18"/>
                <w:szCs w:val="18"/>
                <w:lang w:val="en-US" w:eastAsia="en-GB"/>
              </w:rPr>
            </w:pPr>
            <w:r>
              <w:rPr>
                <w:color w:val="000000"/>
                <w:sz w:val="18"/>
                <w:szCs w:val="18"/>
                <w:lang w:val="en-US" w:eastAsia="en-GB"/>
              </w:rPr>
              <w:t>N</w:t>
            </w:r>
          </w:p>
        </w:tc>
        <w:tc>
          <w:tcPr>
            <w:tcW w:w="886" w:type="dxa"/>
          </w:tcPr>
          <w:p w14:paraId="1477609F" w14:textId="4230F4D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8E186" w14:textId="20832C8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C06E05" w14:textId="57708E25" w:rsidTr="002C2EA9">
        <w:trPr>
          <w:trHeight w:hRule="exact" w:val="227"/>
        </w:trPr>
        <w:tc>
          <w:tcPr>
            <w:tcW w:w="3119" w:type="dxa"/>
            <w:shd w:val="clear" w:color="auto" w:fill="auto"/>
            <w:hideMark/>
          </w:tcPr>
          <w:p w14:paraId="1267EE04"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822BBE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78EC24B" w14:textId="56DDABF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F12CFD"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40A11B0" w14:textId="63509C3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A0E2F9" w14:textId="61554428" w:rsidTr="002C2EA9">
        <w:trPr>
          <w:trHeight w:hRule="exact" w:val="227"/>
        </w:trPr>
        <w:tc>
          <w:tcPr>
            <w:tcW w:w="3119" w:type="dxa"/>
            <w:shd w:val="clear" w:color="auto" w:fill="auto"/>
            <w:hideMark/>
          </w:tcPr>
          <w:p w14:paraId="3349873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26D4205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32E8A223" w14:textId="111B59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1E274B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F24ADB7" w14:textId="26870F3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C6279E0" w14:textId="5D2910A2" w:rsidTr="002C2EA9">
        <w:trPr>
          <w:trHeight w:hRule="exact" w:val="227"/>
        </w:trPr>
        <w:tc>
          <w:tcPr>
            <w:tcW w:w="3119" w:type="dxa"/>
            <w:shd w:val="clear" w:color="auto" w:fill="auto"/>
            <w:hideMark/>
          </w:tcPr>
          <w:p w14:paraId="34301E29"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3501CB1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20D9BE33" w14:textId="6155DD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20FD1AA" w14:textId="5F1CA9A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6FF7D0" w14:textId="266004F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F048B1" w14:textId="77777777" w:rsidTr="002C2EA9">
        <w:trPr>
          <w:trHeight w:hRule="exact" w:val="227"/>
        </w:trPr>
        <w:tc>
          <w:tcPr>
            <w:tcW w:w="3119" w:type="dxa"/>
            <w:tcBorders>
              <w:bottom w:val="single" w:sz="4" w:space="0" w:color="auto"/>
            </w:tcBorders>
            <w:shd w:val="clear" w:color="auto" w:fill="auto"/>
          </w:tcPr>
          <w:p w14:paraId="551F1A15" w14:textId="3577929D"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25387451" w14:textId="474062B6"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01D3155B" w14:textId="0C17AA26"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19E6F3F1" w14:textId="02E738F8"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4C291AA7" w14:textId="7B81284E"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1ACE69C9" w14:textId="61829BAF" w:rsidTr="002C2EA9">
        <w:trPr>
          <w:trHeight w:hRule="exact" w:val="227"/>
        </w:trPr>
        <w:tc>
          <w:tcPr>
            <w:tcW w:w="3119" w:type="dxa"/>
            <w:tcBorders>
              <w:top w:val="single" w:sz="4" w:space="0" w:color="auto"/>
            </w:tcBorders>
            <w:shd w:val="clear" w:color="auto" w:fill="auto"/>
            <w:hideMark/>
          </w:tcPr>
          <w:p w14:paraId="48EA6DE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tcBorders>
              <w:top w:val="single" w:sz="4" w:space="0" w:color="auto"/>
            </w:tcBorders>
            <w:shd w:val="clear" w:color="auto" w:fill="auto"/>
            <w:hideMark/>
          </w:tcPr>
          <w:p w14:paraId="6487F7F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tcBorders>
              <w:top w:val="single" w:sz="4" w:space="0" w:color="auto"/>
            </w:tcBorders>
            <w:shd w:val="clear" w:color="auto" w:fill="auto"/>
            <w:hideMark/>
          </w:tcPr>
          <w:p w14:paraId="4F41650C" w14:textId="3622094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5A4C64A5" w14:textId="77777777" w:rsidR="002C2EA9" w:rsidRPr="002C2EA9" w:rsidRDefault="002C2EA9" w:rsidP="00C04EA9">
            <w:pPr>
              <w:spacing w:line="240" w:lineRule="auto"/>
              <w:jc w:val="center"/>
              <w:rPr>
                <w:color w:val="000000"/>
                <w:sz w:val="18"/>
                <w:szCs w:val="18"/>
                <w:lang w:val="en-US" w:eastAsia="en-GB"/>
              </w:rPr>
            </w:pPr>
          </w:p>
        </w:tc>
        <w:tc>
          <w:tcPr>
            <w:tcW w:w="886" w:type="dxa"/>
            <w:tcBorders>
              <w:top w:val="single" w:sz="4" w:space="0" w:color="auto"/>
            </w:tcBorders>
          </w:tcPr>
          <w:p w14:paraId="6A9B8075" w14:textId="4CAAD92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B9287B7" w14:textId="6A9BFA51" w:rsidTr="002C2EA9">
        <w:trPr>
          <w:trHeight w:hRule="exact" w:val="227"/>
        </w:trPr>
        <w:tc>
          <w:tcPr>
            <w:tcW w:w="3119" w:type="dxa"/>
            <w:shd w:val="clear" w:color="auto" w:fill="auto"/>
            <w:hideMark/>
          </w:tcPr>
          <w:p w14:paraId="7BBCF12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A7B3FC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054B79F6" w14:textId="52CA971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7814DFEA"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CDEF241" w14:textId="5159CF8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884402" w14:textId="100098FC" w:rsidTr="002C2EA9">
        <w:trPr>
          <w:trHeight w:hRule="exact" w:val="227"/>
        </w:trPr>
        <w:tc>
          <w:tcPr>
            <w:tcW w:w="3119" w:type="dxa"/>
            <w:shd w:val="clear" w:color="auto" w:fill="auto"/>
            <w:hideMark/>
          </w:tcPr>
          <w:p w14:paraId="7F6D5DE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21B872B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3C166E0A" w14:textId="41137DA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DEC6666" w14:textId="1D90DA9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F9A848" w14:textId="7D7BAC3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162807" w14:textId="61B9967D" w:rsidTr="002C2EA9">
        <w:trPr>
          <w:trHeight w:hRule="exact" w:val="227"/>
        </w:trPr>
        <w:tc>
          <w:tcPr>
            <w:tcW w:w="3119" w:type="dxa"/>
            <w:shd w:val="clear" w:color="auto" w:fill="auto"/>
            <w:hideMark/>
          </w:tcPr>
          <w:p w14:paraId="5DA5DA6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3EB8FE9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5A0C61F0" w14:textId="23C8A59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D92D4D"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7CF2C6E" w14:textId="0C8A6D9C"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25E8075" w14:textId="51E83B78" w:rsidTr="002C2EA9">
        <w:trPr>
          <w:trHeight w:hRule="exact" w:val="227"/>
        </w:trPr>
        <w:tc>
          <w:tcPr>
            <w:tcW w:w="3119" w:type="dxa"/>
            <w:shd w:val="clear" w:color="auto" w:fill="auto"/>
            <w:hideMark/>
          </w:tcPr>
          <w:p w14:paraId="750A675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2B2B436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35C6B019" w14:textId="638592F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9690C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53E5DAF" w14:textId="359BB2F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61F607" w14:textId="77777777" w:rsidTr="002C2EA9">
        <w:trPr>
          <w:trHeight w:hRule="exact" w:val="227"/>
        </w:trPr>
        <w:tc>
          <w:tcPr>
            <w:tcW w:w="3119" w:type="dxa"/>
            <w:shd w:val="clear" w:color="auto" w:fill="auto"/>
          </w:tcPr>
          <w:p w14:paraId="77C7CD17" w14:textId="639235FC"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713F35A" w14:textId="0684547A"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636B913F" w14:textId="1DA9734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0AFF7A7" w14:textId="08B87C6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BC8C5F" w14:textId="77777777" w:rsidR="002C2EA9" w:rsidRPr="002C2EA9" w:rsidRDefault="002C2EA9" w:rsidP="00C04EA9">
            <w:pPr>
              <w:spacing w:line="240" w:lineRule="auto"/>
              <w:jc w:val="center"/>
              <w:rPr>
                <w:sz w:val="18"/>
                <w:szCs w:val="18"/>
                <w:lang w:val="en-US" w:eastAsia="en-GB"/>
              </w:rPr>
            </w:pPr>
          </w:p>
        </w:tc>
      </w:tr>
      <w:tr w:rsidR="002C2EA9" w:rsidRPr="002C2EA9" w14:paraId="5572C0E9" w14:textId="77777777" w:rsidTr="002C2EA9">
        <w:trPr>
          <w:trHeight w:hRule="exact" w:val="227"/>
        </w:trPr>
        <w:tc>
          <w:tcPr>
            <w:tcW w:w="3119" w:type="dxa"/>
            <w:shd w:val="clear" w:color="auto" w:fill="auto"/>
          </w:tcPr>
          <w:p w14:paraId="347441F8" w14:textId="023EA5D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6B1383B5" w14:textId="0755329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6B0B4EE" w14:textId="6A81859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41A0A2B" w14:textId="05EE01E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04E931" w14:textId="77777777" w:rsidR="002C2EA9" w:rsidRPr="002C2EA9" w:rsidRDefault="002C2EA9" w:rsidP="00C04EA9">
            <w:pPr>
              <w:spacing w:line="240" w:lineRule="auto"/>
              <w:jc w:val="center"/>
              <w:rPr>
                <w:sz w:val="18"/>
                <w:szCs w:val="18"/>
                <w:lang w:val="en-US" w:eastAsia="en-GB"/>
              </w:rPr>
            </w:pPr>
          </w:p>
        </w:tc>
      </w:tr>
      <w:tr w:rsidR="002C2EA9" w:rsidRPr="002C2EA9" w14:paraId="330C2508" w14:textId="77777777" w:rsidTr="002C2EA9">
        <w:trPr>
          <w:trHeight w:hRule="exact" w:val="227"/>
        </w:trPr>
        <w:tc>
          <w:tcPr>
            <w:tcW w:w="3119" w:type="dxa"/>
            <w:shd w:val="clear" w:color="auto" w:fill="auto"/>
          </w:tcPr>
          <w:p w14:paraId="1BADFF11" w14:textId="6D09190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7D1EE92B" w14:textId="2A77215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25E40717" w14:textId="374705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7F0C98F" w14:textId="3AAC27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14260" w14:textId="77777777" w:rsidR="002C2EA9" w:rsidRPr="002C2EA9" w:rsidRDefault="002C2EA9" w:rsidP="00C04EA9">
            <w:pPr>
              <w:spacing w:line="240" w:lineRule="auto"/>
              <w:jc w:val="center"/>
              <w:rPr>
                <w:sz w:val="18"/>
                <w:szCs w:val="18"/>
                <w:lang w:val="en-US" w:eastAsia="en-GB"/>
              </w:rPr>
            </w:pPr>
          </w:p>
        </w:tc>
      </w:tr>
      <w:tr w:rsidR="002C2EA9" w:rsidRPr="002C2EA9" w14:paraId="7F19FAAB" w14:textId="549CDC6A" w:rsidTr="002C2EA9">
        <w:trPr>
          <w:trHeight w:hRule="exact" w:val="227"/>
        </w:trPr>
        <w:tc>
          <w:tcPr>
            <w:tcW w:w="3119" w:type="dxa"/>
            <w:shd w:val="clear" w:color="auto" w:fill="auto"/>
            <w:hideMark/>
          </w:tcPr>
          <w:p w14:paraId="1E72C606" w14:textId="3A71173D"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4238C8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2D2E14C" w14:textId="1663999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D1A1FD" w14:textId="115B6AB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0C0A02F" w14:textId="312E926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D4C2DB4" w14:textId="77777777" w:rsidTr="002C2EA9">
        <w:trPr>
          <w:trHeight w:hRule="exact" w:val="227"/>
        </w:trPr>
        <w:tc>
          <w:tcPr>
            <w:tcW w:w="3119" w:type="dxa"/>
            <w:shd w:val="clear" w:color="auto" w:fill="auto"/>
          </w:tcPr>
          <w:p w14:paraId="405CD0DC" w14:textId="35AD639F"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43C55626" w14:textId="64CB0C0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486BB90" w14:textId="5C98455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D628ED" w14:textId="58A9500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ECECFC" w14:textId="77777777" w:rsidR="002C2EA9" w:rsidRPr="002C2EA9" w:rsidRDefault="002C2EA9" w:rsidP="00C04EA9">
            <w:pPr>
              <w:spacing w:line="240" w:lineRule="auto"/>
              <w:jc w:val="center"/>
              <w:rPr>
                <w:sz w:val="18"/>
                <w:szCs w:val="18"/>
                <w:lang w:val="en-US" w:eastAsia="en-GB"/>
              </w:rPr>
            </w:pPr>
          </w:p>
        </w:tc>
      </w:tr>
      <w:tr w:rsidR="002C2EA9" w:rsidRPr="002C2EA9" w14:paraId="689191E8" w14:textId="77777777" w:rsidTr="002C2EA9">
        <w:trPr>
          <w:trHeight w:hRule="exact" w:val="227"/>
        </w:trPr>
        <w:tc>
          <w:tcPr>
            <w:tcW w:w="3119" w:type="dxa"/>
            <w:shd w:val="clear" w:color="auto" w:fill="auto"/>
          </w:tcPr>
          <w:p w14:paraId="63D432E1" w14:textId="45651783"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5EB0CF22" w14:textId="7F961E14"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40072CAF" w14:textId="3D0CDE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A0D8A" w14:textId="31CC29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F64A6A" w14:textId="77777777" w:rsidR="002C2EA9" w:rsidRPr="002C2EA9" w:rsidRDefault="002C2EA9" w:rsidP="00C04EA9">
            <w:pPr>
              <w:spacing w:line="240" w:lineRule="auto"/>
              <w:jc w:val="center"/>
              <w:rPr>
                <w:sz w:val="18"/>
                <w:szCs w:val="18"/>
                <w:lang w:val="en-US" w:eastAsia="en-GB"/>
              </w:rPr>
            </w:pPr>
          </w:p>
        </w:tc>
      </w:tr>
      <w:tr w:rsidR="002C2EA9" w:rsidRPr="002C2EA9" w14:paraId="30F4F227" w14:textId="77777777" w:rsidTr="002C2EA9">
        <w:trPr>
          <w:trHeight w:hRule="exact" w:val="227"/>
        </w:trPr>
        <w:tc>
          <w:tcPr>
            <w:tcW w:w="3119" w:type="dxa"/>
            <w:shd w:val="clear" w:color="auto" w:fill="auto"/>
          </w:tcPr>
          <w:p w14:paraId="44ABC020" w14:textId="530BFC9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0BF6714E" w14:textId="129EABA3" w:rsidR="002C2EA9" w:rsidRPr="002C2EA9" w:rsidRDefault="002C2EA9" w:rsidP="00C04EA9">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08658379" w14:textId="6C2B4BF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9716D08" w14:textId="540EA5C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0AEF6" w14:textId="77777777" w:rsidR="002C2EA9" w:rsidRPr="002C2EA9" w:rsidRDefault="002C2EA9" w:rsidP="00C04EA9">
            <w:pPr>
              <w:spacing w:line="240" w:lineRule="auto"/>
              <w:jc w:val="center"/>
              <w:rPr>
                <w:sz w:val="18"/>
                <w:szCs w:val="18"/>
                <w:lang w:val="en-US" w:eastAsia="en-GB"/>
              </w:rPr>
            </w:pPr>
          </w:p>
        </w:tc>
      </w:tr>
      <w:tr w:rsidR="002C2EA9" w:rsidRPr="002C2EA9" w14:paraId="1B7A0F19" w14:textId="77777777" w:rsidTr="002C2EA9">
        <w:trPr>
          <w:trHeight w:hRule="exact" w:val="227"/>
        </w:trPr>
        <w:tc>
          <w:tcPr>
            <w:tcW w:w="3119" w:type="dxa"/>
            <w:shd w:val="clear" w:color="auto" w:fill="auto"/>
          </w:tcPr>
          <w:p w14:paraId="347939E1" w14:textId="49D6EDA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9AE37AB" w14:textId="38F3AF6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1B9A672D" w14:textId="2B87D1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D74EAD7" w14:textId="679A00B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961E424" w14:textId="77777777" w:rsidR="002C2EA9" w:rsidRPr="002C2EA9" w:rsidRDefault="002C2EA9" w:rsidP="00C04EA9">
            <w:pPr>
              <w:spacing w:line="240" w:lineRule="auto"/>
              <w:jc w:val="center"/>
              <w:rPr>
                <w:sz w:val="18"/>
                <w:szCs w:val="18"/>
                <w:lang w:val="en-US" w:eastAsia="en-GB"/>
              </w:rPr>
            </w:pPr>
          </w:p>
        </w:tc>
      </w:tr>
      <w:tr w:rsidR="002C2EA9" w:rsidRPr="002C2EA9" w14:paraId="044FC03B" w14:textId="77777777" w:rsidTr="002C2EA9">
        <w:trPr>
          <w:trHeight w:hRule="exact" w:val="227"/>
        </w:trPr>
        <w:tc>
          <w:tcPr>
            <w:tcW w:w="3119" w:type="dxa"/>
            <w:shd w:val="clear" w:color="auto" w:fill="auto"/>
          </w:tcPr>
          <w:p w14:paraId="6CC89CD2" w14:textId="09D219B7"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73524DD" w14:textId="1C9DA03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7CD426CC" w14:textId="6618E80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E14B41" w14:textId="648B14C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10F339" w14:textId="77777777" w:rsidR="002C2EA9" w:rsidRPr="002C2EA9" w:rsidRDefault="002C2EA9" w:rsidP="00C04EA9">
            <w:pPr>
              <w:spacing w:line="240" w:lineRule="auto"/>
              <w:jc w:val="center"/>
              <w:rPr>
                <w:sz w:val="18"/>
                <w:szCs w:val="18"/>
                <w:lang w:val="en-US" w:eastAsia="en-GB"/>
              </w:rPr>
            </w:pPr>
          </w:p>
        </w:tc>
      </w:tr>
      <w:tr w:rsidR="002C2EA9" w:rsidRPr="002C2EA9" w14:paraId="2A56FB95" w14:textId="18CDDE1A" w:rsidTr="002C2EA9">
        <w:trPr>
          <w:trHeight w:hRule="exact" w:val="227"/>
        </w:trPr>
        <w:tc>
          <w:tcPr>
            <w:tcW w:w="3119" w:type="dxa"/>
            <w:shd w:val="clear" w:color="auto" w:fill="auto"/>
            <w:hideMark/>
          </w:tcPr>
          <w:p w14:paraId="22B27F10"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34C155EA" w14:textId="6B2A4425" w:rsidR="002C2EA9" w:rsidRPr="002C2EA9" w:rsidRDefault="002C2EA9" w:rsidP="00C04EA9">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7809C852" w14:textId="06074458"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4AE4C6C1" w14:textId="7FB771B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CCE59AC" w14:textId="62B2D12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251081" w14:textId="0352E73E" w:rsidTr="002C2EA9">
        <w:trPr>
          <w:trHeight w:hRule="exact" w:val="227"/>
        </w:trPr>
        <w:tc>
          <w:tcPr>
            <w:tcW w:w="3119" w:type="dxa"/>
            <w:shd w:val="clear" w:color="auto" w:fill="auto"/>
            <w:hideMark/>
          </w:tcPr>
          <w:p w14:paraId="65FE5E7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6A7AE52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07B6E969" w14:textId="5FD5905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C29D524" w14:textId="318A130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DDB24" w14:textId="010FBD2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7B7D836" w14:textId="5D4CAE99" w:rsidTr="002C2EA9">
        <w:trPr>
          <w:trHeight w:hRule="exact" w:val="227"/>
        </w:trPr>
        <w:tc>
          <w:tcPr>
            <w:tcW w:w="3119" w:type="dxa"/>
            <w:shd w:val="clear" w:color="auto" w:fill="auto"/>
            <w:hideMark/>
          </w:tcPr>
          <w:p w14:paraId="1BF6D08D" w14:textId="31192029"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66AB60BA" w14:textId="4582D324" w:rsidR="002C2EA9" w:rsidRPr="002C2EA9" w:rsidRDefault="002C2EA9" w:rsidP="00C04EA9">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57AA9F8D" w14:textId="1F0EAE60"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BB13F00" w14:textId="0BF5E68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D30F1A" w14:textId="53D8938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1A4547" w14:textId="78F74B62" w:rsidTr="002C2EA9">
        <w:trPr>
          <w:trHeight w:hRule="exact" w:val="227"/>
        </w:trPr>
        <w:tc>
          <w:tcPr>
            <w:tcW w:w="3119" w:type="dxa"/>
            <w:shd w:val="clear" w:color="auto" w:fill="auto"/>
            <w:hideMark/>
          </w:tcPr>
          <w:p w14:paraId="72EE705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4058F34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2F79C8D4" w14:textId="114453C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C7834C" w14:textId="1496DCA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13E0DE" w14:textId="369F8BE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A3F0F19" w14:textId="0FA67EA4" w:rsidTr="002C2EA9">
        <w:trPr>
          <w:trHeight w:hRule="exact" w:val="227"/>
        </w:trPr>
        <w:tc>
          <w:tcPr>
            <w:tcW w:w="3119" w:type="dxa"/>
            <w:shd w:val="clear" w:color="auto" w:fill="auto"/>
            <w:hideMark/>
          </w:tcPr>
          <w:p w14:paraId="00E0B3F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47642E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694D017D" w14:textId="054E7D9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F19C6D" w14:textId="0A8EFD0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5512D4" w14:textId="21C6687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1979D3" w14:textId="37BFF9CD" w:rsidTr="002C2EA9">
        <w:trPr>
          <w:trHeight w:hRule="exact" w:val="227"/>
        </w:trPr>
        <w:tc>
          <w:tcPr>
            <w:tcW w:w="3119" w:type="dxa"/>
            <w:shd w:val="clear" w:color="auto" w:fill="auto"/>
            <w:hideMark/>
          </w:tcPr>
          <w:p w14:paraId="7033012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6FBF4107"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172E9511" w14:textId="2F33E4B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540ACFB" w14:textId="56BD6CA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EFC72" w14:textId="53A297B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5057C5" w14:textId="77777777" w:rsidTr="002C2EA9">
        <w:trPr>
          <w:trHeight w:hRule="exact" w:val="227"/>
        </w:trPr>
        <w:tc>
          <w:tcPr>
            <w:tcW w:w="3119" w:type="dxa"/>
            <w:shd w:val="clear" w:color="auto" w:fill="auto"/>
          </w:tcPr>
          <w:p w14:paraId="36DC46AB" w14:textId="38EA618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3B8FF18D" w14:textId="3B106ABA" w:rsidR="002C2EA9" w:rsidRPr="002C2EA9" w:rsidRDefault="002C2EA9" w:rsidP="00C04EA9">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1C32897D" w14:textId="60AD68C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D13D07" w14:textId="779972D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B1F0D5C" w14:textId="77777777" w:rsidR="002C2EA9" w:rsidRPr="002C2EA9" w:rsidRDefault="002C2EA9" w:rsidP="00C04EA9">
            <w:pPr>
              <w:spacing w:line="240" w:lineRule="auto"/>
              <w:jc w:val="center"/>
              <w:rPr>
                <w:sz w:val="18"/>
                <w:szCs w:val="18"/>
                <w:lang w:val="en-US" w:eastAsia="en-GB"/>
              </w:rPr>
            </w:pPr>
          </w:p>
        </w:tc>
      </w:tr>
      <w:tr w:rsidR="002C2EA9" w:rsidRPr="002C2EA9" w14:paraId="25E1BC08" w14:textId="77777777" w:rsidTr="002C2EA9">
        <w:trPr>
          <w:trHeight w:hRule="exact" w:val="227"/>
        </w:trPr>
        <w:tc>
          <w:tcPr>
            <w:tcW w:w="3119" w:type="dxa"/>
            <w:shd w:val="clear" w:color="auto" w:fill="auto"/>
          </w:tcPr>
          <w:p w14:paraId="60838C99" w14:textId="118284C8" w:rsidR="002C2EA9" w:rsidRPr="002C2EA9" w:rsidRDefault="002C2EA9" w:rsidP="00C04EA9">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31B5A0CD" w14:textId="72CACEF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1FE69C6F" w14:textId="6971CB8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0C1E7F" w14:textId="4D996A6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FAD59E" w14:textId="77777777" w:rsidR="002C2EA9" w:rsidRPr="002C2EA9" w:rsidRDefault="002C2EA9" w:rsidP="00C04EA9">
            <w:pPr>
              <w:spacing w:line="240" w:lineRule="auto"/>
              <w:jc w:val="center"/>
              <w:rPr>
                <w:sz w:val="18"/>
                <w:szCs w:val="18"/>
                <w:lang w:val="en-US" w:eastAsia="en-GB"/>
              </w:rPr>
            </w:pPr>
          </w:p>
        </w:tc>
      </w:tr>
      <w:tr w:rsidR="002C2EA9" w:rsidRPr="002C2EA9" w14:paraId="60E8176D" w14:textId="77777777" w:rsidTr="002C2EA9">
        <w:trPr>
          <w:trHeight w:hRule="exact" w:val="227"/>
        </w:trPr>
        <w:tc>
          <w:tcPr>
            <w:tcW w:w="3119" w:type="dxa"/>
            <w:shd w:val="clear" w:color="auto" w:fill="auto"/>
          </w:tcPr>
          <w:p w14:paraId="412EE01C" w14:textId="7321B295"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E5864BE" w14:textId="6ECCEE1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601DAD4E" w14:textId="46D610C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D8E72D5"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0CD84BFE" w14:textId="1D4DFC28" w:rsidR="002C2EA9" w:rsidRPr="002C2EA9" w:rsidRDefault="002C2EA9" w:rsidP="00C04EA9">
            <w:pPr>
              <w:spacing w:line="240" w:lineRule="auto"/>
              <w:jc w:val="center"/>
              <w:rPr>
                <w:sz w:val="18"/>
                <w:szCs w:val="18"/>
                <w:lang w:val="en-US" w:eastAsia="en-GB"/>
              </w:rPr>
            </w:pPr>
            <w:r w:rsidRPr="002C2EA9">
              <w:rPr>
                <w:sz w:val="18"/>
                <w:szCs w:val="18"/>
                <w:lang w:val="en-US" w:eastAsia="en-GB"/>
              </w:rPr>
              <w:t>X</w:t>
            </w:r>
          </w:p>
        </w:tc>
      </w:tr>
      <w:tr w:rsidR="002C2EA9" w:rsidRPr="002C2EA9" w14:paraId="4BF9C7BF" w14:textId="378797F4" w:rsidTr="002C2EA9">
        <w:trPr>
          <w:trHeight w:hRule="exact" w:val="227"/>
        </w:trPr>
        <w:tc>
          <w:tcPr>
            <w:tcW w:w="3119" w:type="dxa"/>
            <w:shd w:val="clear" w:color="auto" w:fill="auto"/>
            <w:hideMark/>
          </w:tcPr>
          <w:p w14:paraId="79638CE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7B20B66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31029ACF" w14:textId="74DA0D6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CA3F1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67DD2CC0" w14:textId="1FA406D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59236C" w14:textId="77777777" w:rsidTr="002C2EA9">
        <w:trPr>
          <w:trHeight w:hRule="exact" w:val="227"/>
        </w:trPr>
        <w:tc>
          <w:tcPr>
            <w:tcW w:w="3119" w:type="dxa"/>
            <w:shd w:val="clear" w:color="auto" w:fill="auto"/>
          </w:tcPr>
          <w:p w14:paraId="7F0270EE" w14:textId="3115A5E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1BB36023" w14:textId="7A15C039"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7BD3FD" w14:textId="2F7C358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880705E" w14:textId="4B1F635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63AFB9" w14:textId="77777777" w:rsidR="002C2EA9" w:rsidRPr="002C2EA9" w:rsidRDefault="002C2EA9" w:rsidP="00C04EA9">
            <w:pPr>
              <w:spacing w:line="240" w:lineRule="auto"/>
              <w:jc w:val="center"/>
              <w:rPr>
                <w:sz w:val="18"/>
                <w:szCs w:val="18"/>
                <w:lang w:val="en-US" w:eastAsia="en-GB"/>
              </w:rPr>
            </w:pPr>
          </w:p>
        </w:tc>
      </w:tr>
      <w:tr w:rsidR="002C2EA9" w:rsidRPr="002C2EA9" w14:paraId="0ABAAC1C" w14:textId="2B0ABC09" w:rsidTr="002C2EA9">
        <w:trPr>
          <w:trHeight w:hRule="exact" w:val="227"/>
        </w:trPr>
        <w:tc>
          <w:tcPr>
            <w:tcW w:w="3119" w:type="dxa"/>
            <w:shd w:val="clear" w:color="auto" w:fill="auto"/>
            <w:hideMark/>
          </w:tcPr>
          <w:p w14:paraId="4870CE57"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2AA8C549" w14:textId="04F7B21B" w:rsidR="002C2EA9" w:rsidRPr="002C2EA9" w:rsidRDefault="002C2EA9" w:rsidP="00C04EA9">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27A547A7" w14:textId="6C4223B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5800A6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5DC6987" w14:textId="72A6AC5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4025CC9" w14:textId="03C94C18" w:rsidTr="002C2EA9">
        <w:trPr>
          <w:trHeight w:hRule="exact" w:val="227"/>
        </w:trPr>
        <w:tc>
          <w:tcPr>
            <w:tcW w:w="3119" w:type="dxa"/>
            <w:shd w:val="clear" w:color="auto" w:fill="auto"/>
            <w:hideMark/>
          </w:tcPr>
          <w:p w14:paraId="36696AD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05357F1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7058A6C2" w14:textId="40609C3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E1D83" w14:textId="5B1062A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C78E559" w14:textId="7F2E375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E3D83A" w14:textId="77777777" w:rsidTr="002C2EA9">
        <w:trPr>
          <w:trHeight w:hRule="exact" w:val="227"/>
        </w:trPr>
        <w:tc>
          <w:tcPr>
            <w:tcW w:w="3119" w:type="dxa"/>
            <w:shd w:val="clear" w:color="auto" w:fill="auto"/>
          </w:tcPr>
          <w:p w14:paraId="446BEEA9" w14:textId="0939035C"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7BAFB42A" w14:textId="293D833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1E9FA93E" w14:textId="37DED7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2C7E45" w14:textId="7B0E72D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51999" w14:textId="77777777" w:rsidR="002C2EA9" w:rsidRPr="002C2EA9" w:rsidRDefault="002C2EA9" w:rsidP="00C04EA9">
            <w:pPr>
              <w:spacing w:line="240" w:lineRule="auto"/>
              <w:jc w:val="center"/>
              <w:rPr>
                <w:sz w:val="18"/>
                <w:szCs w:val="18"/>
                <w:lang w:val="en-US" w:eastAsia="en-GB"/>
              </w:rPr>
            </w:pPr>
          </w:p>
        </w:tc>
      </w:tr>
      <w:tr w:rsidR="002C2EA9" w:rsidRPr="002C2EA9" w14:paraId="528BCFD7" w14:textId="25035CC1" w:rsidTr="002C2EA9">
        <w:trPr>
          <w:trHeight w:hRule="exact" w:val="227"/>
        </w:trPr>
        <w:tc>
          <w:tcPr>
            <w:tcW w:w="3119" w:type="dxa"/>
            <w:shd w:val="clear" w:color="auto" w:fill="auto"/>
            <w:hideMark/>
          </w:tcPr>
          <w:p w14:paraId="39AE4BAF"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6E9A490B"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2FF12E59" w14:textId="5555AC2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F68C4A0" w14:textId="67D4956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0A0E4A" w14:textId="2B0E8F4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A7E277" w14:textId="77777777" w:rsidTr="002C2EA9">
        <w:trPr>
          <w:trHeight w:hRule="exact" w:val="227"/>
        </w:trPr>
        <w:tc>
          <w:tcPr>
            <w:tcW w:w="3119" w:type="dxa"/>
            <w:shd w:val="clear" w:color="auto" w:fill="auto"/>
          </w:tcPr>
          <w:p w14:paraId="6AD8F880" w14:textId="3E1B721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20C236BF" w14:textId="06DF7B3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55BAF4C2" w14:textId="4685E4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04C993C" w14:textId="19AB9DE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9F55B6" w14:textId="77777777" w:rsidR="002C2EA9" w:rsidRPr="002C2EA9" w:rsidRDefault="002C2EA9" w:rsidP="00C04EA9">
            <w:pPr>
              <w:spacing w:line="240" w:lineRule="auto"/>
              <w:jc w:val="center"/>
              <w:rPr>
                <w:sz w:val="18"/>
                <w:szCs w:val="18"/>
                <w:lang w:val="en-US" w:eastAsia="en-GB"/>
              </w:rPr>
            </w:pPr>
          </w:p>
        </w:tc>
      </w:tr>
      <w:tr w:rsidR="002C2EA9" w:rsidRPr="002C2EA9" w14:paraId="40C95475" w14:textId="77777777" w:rsidTr="002C2EA9">
        <w:trPr>
          <w:trHeight w:hRule="exact" w:val="227"/>
        </w:trPr>
        <w:tc>
          <w:tcPr>
            <w:tcW w:w="3119" w:type="dxa"/>
            <w:shd w:val="clear" w:color="auto" w:fill="auto"/>
          </w:tcPr>
          <w:p w14:paraId="5C779F9C" w14:textId="028CCF34"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74331DBB" w14:textId="6009C545"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68087BA7" w14:textId="71E1C2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87CA517" w14:textId="48E4C76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D61AA7" w14:textId="77777777" w:rsidR="002C2EA9" w:rsidRPr="002C2EA9" w:rsidRDefault="002C2EA9" w:rsidP="00C04EA9">
            <w:pPr>
              <w:spacing w:line="240" w:lineRule="auto"/>
              <w:jc w:val="center"/>
              <w:rPr>
                <w:sz w:val="18"/>
                <w:szCs w:val="18"/>
                <w:lang w:val="en-US" w:eastAsia="en-GB"/>
              </w:rPr>
            </w:pPr>
          </w:p>
        </w:tc>
      </w:tr>
      <w:tr w:rsidR="002C2EA9" w:rsidRPr="002C2EA9" w14:paraId="3C166547" w14:textId="77777777" w:rsidTr="002C2EA9">
        <w:trPr>
          <w:trHeight w:hRule="exact" w:val="227"/>
        </w:trPr>
        <w:tc>
          <w:tcPr>
            <w:tcW w:w="3119" w:type="dxa"/>
            <w:shd w:val="clear" w:color="auto" w:fill="auto"/>
          </w:tcPr>
          <w:p w14:paraId="508A7F2F" w14:textId="284702F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6C3E0AE8" w14:textId="70C200E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23356882" w14:textId="5DA9C02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2F71160" w14:textId="543CE2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627B05" w14:textId="77777777" w:rsidR="002C2EA9" w:rsidRPr="002C2EA9" w:rsidRDefault="002C2EA9" w:rsidP="00C04EA9">
            <w:pPr>
              <w:spacing w:line="240" w:lineRule="auto"/>
              <w:jc w:val="center"/>
              <w:rPr>
                <w:sz w:val="18"/>
                <w:szCs w:val="18"/>
                <w:lang w:val="en-US" w:eastAsia="en-GB"/>
              </w:rPr>
            </w:pPr>
          </w:p>
        </w:tc>
      </w:tr>
      <w:tr w:rsidR="002C2EA9" w:rsidRPr="002C2EA9" w14:paraId="126C38A9" w14:textId="55D2ECDF" w:rsidTr="002C2EA9">
        <w:trPr>
          <w:trHeight w:hRule="exact" w:val="227"/>
        </w:trPr>
        <w:tc>
          <w:tcPr>
            <w:tcW w:w="3119" w:type="dxa"/>
            <w:shd w:val="clear" w:color="auto" w:fill="auto"/>
            <w:hideMark/>
          </w:tcPr>
          <w:p w14:paraId="58B15E3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27777E0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2E29BE09" w14:textId="52B9C9D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BDF8B8"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17D60580" w14:textId="4EED6A0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642657" w14:textId="089DB4DA" w:rsidTr="002C2EA9">
        <w:trPr>
          <w:trHeight w:hRule="exact" w:val="227"/>
        </w:trPr>
        <w:tc>
          <w:tcPr>
            <w:tcW w:w="3119" w:type="dxa"/>
            <w:shd w:val="clear" w:color="auto" w:fill="auto"/>
            <w:hideMark/>
          </w:tcPr>
          <w:p w14:paraId="5CC6799E"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534948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0D3257EF" w14:textId="3C80A1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6C754E" w14:textId="00DAC66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2FCF43" w14:textId="0509508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0D8EC67" w14:textId="362EFC6E" w:rsidTr="002C2EA9">
        <w:trPr>
          <w:trHeight w:hRule="exact" w:val="227"/>
        </w:trPr>
        <w:tc>
          <w:tcPr>
            <w:tcW w:w="3119" w:type="dxa"/>
            <w:shd w:val="clear" w:color="auto" w:fill="auto"/>
            <w:hideMark/>
          </w:tcPr>
          <w:p w14:paraId="201FD27D"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FDADB0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0A12732B" w14:textId="2DB91EA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19644"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96DF8D" w14:textId="5164326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47B7BD" w14:textId="0E0B0B07" w:rsidTr="002C2EA9">
        <w:trPr>
          <w:trHeight w:hRule="exact" w:val="227"/>
        </w:trPr>
        <w:tc>
          <w:tcPr>
            <w:tcW w:w="3119" w:type="dxa"/>
            <w:shd w:val="clear" w:color="auto" w:fill="auto"/>
            <w:hideMark/>
          </w:tcPr>
          <w:p w14:paraId="1CF1CC3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0335091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24A9AC67" w14:textId="31D8D28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F1021" w14:textId="60C8C5D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B2C71C" w14:textId="0BEE529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C41B537" w14:textId="77777777" w:rsidTr="002C2EA9">
        <w:trPr>
          <w:trHeight w:hRule="exact" w:val="227"/>
        </w:trPr>
        <w:tc>
          <w:tcPr>
            <w:tcW w:w="3119" w:type="dxa"/>
            <w:shd w:val="clear" w:color="auto" w:fill="auto"/>
          </w:tcPr>
          <w:p w14:paraId="21EE4F28" w14:textId="322FDE1F"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4E5F7F62" w14:textId="156113A0"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40A6A1E0" w14:textId="483A99E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9CEEF5" w14:textId="0B2FC07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880C03" w14:textId="77777777" w:rsidR="002C2EA9" w:rsidRPr="002C2EA9" w:rsidRDefault="002C2EA9" w:rsidP="00C04EA9">
            <w:pPr>
              <w:spacing w:line="240" w:lineRule="auto"/>
              <w:jc w:val="center"/>
              <w:rPr>
                <w:sz w:val="18"/>
                <w:szCs w:val="18"/>
                <w:lang w:val="en-US" w:eastAsia="en-GB"/>
              </w:rPr>
            </w:pPr>
          </w:p>
        </w:tc>
      </w:tr>
      <w:tr w:rsidR="002C2EA9" w:rsidRPr="002C2EA9" w14:paraId="42977FE6" w14:textId="77777777" w:rsidTr="002C2EA9">
        <w:trPr>
          <w:trHeight w:hRule="exact" w:val="227"/>
        </w:trPr>
        <w:tc>
          <w:tcPr>
            <w:tcW w:w="3119" w:type="dxa"/>
            <w:shd w:val="clear" w:color="auto" w:fill="auto"/>
          </w:tcPr>
          <w:p w14:paraId="4BD0DFFF" w14:textId="2223F7E0"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272E0F22" w14:textId="7AC5CE9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2D07487F" w14:textId="1192F21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B74EC02" w14:textId="4D5D11A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8EC13A" w14:textId="77777777" w:rsidR="002C2EA9" w:rsidRPr="002C2EA9" w:rsidRDefault="002C2EA9" w:rsidP="00C04EA9">
            <w:pPr>
              <w:spacing w:line="240" w:lineRule="auto"/>
              <w:jc w:val="center"/>
              <w:rPr>
                <w:sz w:val="18"/>
                <w:szCs w:val="18"/>
                <w:lang w:val="en-US" w:eastAsia="en-GB"/>
              </w:rPr>
            </w:pPr>
          </w:p>
        </w:tc>
      </w:tr>
      <w:tr w:rsidR="002C2EA9" w:rsidRPr="002C2EA9" w14:paraId="58A63BC3" w14:textId="5D8D6685" w:rsidTr="002C2EA9">
        <w:trPr>
          <w:trHeight w:hRule="exact" w:val="227"/>
        </w:trPr>
        <w:tc>
          <w:tcPr>
            <w:tcW w:w="3119" w:type="dxa"/>
            <w:shd w:val="clear" w:color="auto" w:fill="auto"/>
            <w:hideMark/>
          </w:tcPr>
          <w:p w14:paraId="06608500"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3FDAF6BA"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4E3815B9" w14:textId="6611DFF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F6BB6E8" w14:textId="5E5285C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A2E4FF" w14:textId="50E3350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12C4781" w14:textId="4837B499" w:rsidTr="002C2EA9">
        <w:trPr>
          <w:trHeight w:hRule="exact" w:val="227"/>
        </w:trPr>
        <w:tc>
          <w:tcPr>
            <w:tcW w:w="3119" w:type="dxa"/>
            <w:shd w:val="clear" w:color="auto" w:fill="auto"/>
            <w:hideMark/>
          </w:tcPr>
          <w:p w14:paraId="7C4F94B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408E10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33ADE4B8" w14:textId="56CA96F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49CE726" w14:textId="11930CD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1820A2" w14:textId="37766D5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081539" w14:textId="64A8B287" w:rsidTr="002C2EA9">
        <w:trPr>
          <w:trHeight w:hRule="exact" w:val="227"/>
        </w:trPr>
        <w:tc>
          <w:tcPr>
            <w:tcW w:w="3119" w:type="dxa"/>
            <w:shd w:val="clear" w:color="auto" w:fill="auto"/>
            <w:hideMark/>
          </w:tcPr>
          <w:p w14:paraId="0ABFDF7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7DED2D5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0EF0B979" w14:textId="350D97E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E2676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36D5D06B" w14:textId="554E737B"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F0A175" w14:textId="43A95783" w:rsidTr="002C2EA9">
        <w:trPr>
          <w:trHeight w:hRule="exact" w:val="227"/>
        </w:trPr>
        <w:tc>
          <w:tcPr>
            <w:tcW w:w="3119" w:type="dxa"/>
            <w:shd w:val="clear" w:color="auto" w:fill="auto"/>
            <w:hideMark/>
          </w:tcPr>
          <w:p w14:paraId="0523036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2B454149"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1AE644F8" w14:textId="658A736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C2DB3E6" w14:textId="24F22DE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8F10BC" w14:textId="3DB128B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5BF3F1F" w14:textId="5581D576" w:rsidTr="002C2EA9">
        <w:trPr>
          <w:trHeight w:hRule="exact" w:val="227"/>
        </w:trPr>
        <w:tc>
          <w:tcPr>
            <w:tcW w:w="3119" w:type="dxa"/>
            <w:shd w:val="clear" w:color="auto" w:fill="auto"/>
            <w:hideMark/>
          </w:tcPr>
          <w:p w14:paraId="406EC44B"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746D535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21228E71" w14:textId="0B793BF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4C0A7B"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0E6EF8C" w14:textId="50732DE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5A6816" w14:textId="77777777" w:rsidTr="002C2EA9">
        <w:trPr>
          <w:trHeight w:hRule="exact" w:val="227"/>
        </w:trPr>
        <w:tc>
          <w:tcPr>
            <w:tcW w:w="3119" w:type="dxa"/>
            <w:shd w:val="clear" w:color="auto" w:fill="auto"/>
          </w:tcPr>
          <w:p w14:paraId="793A1A93" w14:textId="7057C65D"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451A7AF4" w14:textId="0D46229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23EBBEBB" w14:textId="56AA455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600C87A" w14:textId="5D31DFF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17C12C" w14:textId="77777777" w:rsidR="002C2EA9" w:rsidRPr="002C2EA9" w:rsidRDefault="002C2EA9" w:rsidP="00C04EA9">
            <w:pPr>
              <w:spacing w:line="240" w:lineRule="auto"/>
              <w:jc w:val="center"/>
              <w:rPr>
                <w:sz w:val="18"/>
                <w:szCs w:val="18"/>
                <w:lang w:val="en-US" w:eastAsia="en-GB"/>
              </w:rPr>
            </w:pPr>
          </w:p>
        </w:tc>
      </w:tr>
      <w:tr w:rsidR="002C2EA9" w:rsidRPr="002C2EA9" w14:paraId="44D9CE62" w14:textId="6680CC56" w:rsidTr="002C2EA9">
        <w:trPr>
          <w:trHeight w:hRule="exact" w:val="227"/>
        </w:trPr>
        <w:tc>
          <w:tcPr>
            <w:tcW w:w="3119" w:type="dxa"/>
            <w:shd w:val="clear" w:color="auto" w:fill="auto"/>
            <w:hideMark/>
          </w:tcPr>
          <w:p w14:paraId="54E55955"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7DA1003F"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24936015" w14:textId="44FF140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C5DF2B3" w14:textId="506526E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2BF075" w14:textId="6DB4A65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8AFA04" w14:textId="77777777" w:rsidTr="002C2EA9">
        <w:trPr>
          <w:trHeight w:hRule="exact" w:val="227"/>
        </w:trPr>
        <w:tc>
          <w:tcPr>
            <w:tcW w:w="3119" w:type="dxa"/>
            <w:shd w:val="clear" w:color="auto" w:fill="auto"/>
          </w:tcPr>
          <w:p w14:paraId="01F79B86" w14:textId="7B9B54F5"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131620C0" w14:textId="1BD302E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52F31AA7" w14:textId="08858BC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3524C49" w14:textId="0650C9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74581A3" w14:textId="77777777" w:rsidR="002C2EA9" w:rsidRPr="002C2EA9" w:rsidRDefault="002C2EA9" w:rsidP="00C04EA9">
            <w:pPr>
              <w:spacing w:line="240" w:lineRule="auto"/>
              <w:jc w:val="center"/>
              <w:rPr>
                <w:sz w:val="18"/>
                <w:szCs w:val="18"/>
                <w:lang w:val="en-US" w:eastAsia="en-GB"/>
              </w:rPr>
            </w:pPr>
          </w:p>
        </w:tc>
      </w:tr>
      <w:tr w:rsidR="002C2EA9" w:rsidRPr="002C2EA9" w14:paraId="02E01769" w14:textId="0EB4A3F4" w:rsidTr="002C2EA9">
        <w:trPr>
          <w:trHeight w:hRule="exact" w:val="227"/>
        </w:trPr>
        <w:tc>
          <w:tcPr>
            <w:tcW w:w="3119" w:type="dxa"/>
            <w:shd w:val="clear" w:color="auto" w:fill="auto"/>
            <w:hideMark/>
          </w:tcPr>
          <w:p w14:paraId="72CF6DC0"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1AB24B0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44F4EACA" w14:textId="08B036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9256FFE"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028D66" w14:textId="465E7D59"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71A031" w14:textId="53F76004" w:rsidTr="002C2EA9">
        <w:trPr>
          <w:trHeight w:hRule="exact" w:val="227"/>
        </w:trPr>
        <w:tc>
          <w:tcPr>
            <w:tcW w:w="3119" w:type="dxa"/>
            <w:shd w:val="clear" w:color="auto" w:fill="auto"/>
            <w:hideMark/>
          </w:tcPr>
          <w:p w14:paraId="69EECA5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8D487F5"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5C707627" w14:textId="6B258E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340929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42B4AC0" w14:textId="31FB911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81EDD4C" w14:textId="77777777" w:rsidTr="002C2EA9">
        <w:trPr>
          <w:trHeight w:hRule="exact" w:val="227"/>
        </w:trPr>
        <w:tc>
          <w:tcPr>
            <w:tcW w:w="3119" w:type="dxa"/>
            <w:shd w:val="clear" w:color="auto" w:fill="auto"/>
          </w:tcPr>
          <w:p w14:paraId="00072232" w14:textId="66ACF2DA"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2CB7930F" w14:textId="2371E4F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19917773" w14:textId="636A021E"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CA04573" w14:textId="74E014A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954257" w14:textId="77777777" w:rsidR="002C2EA9" w:rsidRPr="002C2EA9" w:rsidRDefault="002C2EA9" w:rsidP="00C04EA9">
            <w:pPr>
              <w:spacing w:line="240" w:lineRule="auto"/>
              <w:jc w:val="center"/>
              <w:rPr>
                <w:sz w:val="18"/>
                <w:szCs w:val="18"/>
                <w:lang w:val="en-US" w:eastAsia="en-GB"/>
              </w:rPr>
            </w:pPr>
          </w:p>
        </w:tc>
      </w:tr>
      <w:tr w:rsidR="002C2EA9" w:rsidRPr="002C2EA9" w14:paraId="7C910485" w14:textId="77777777" w:rsidTr="002C2EA9">
        <w:trPr>
          <w:trHeight w:hRule="exact" w:val="227"/>
        </w:trPr>
        <w:tc>
          <w:tcPr>
            <w:tcW w:w="3119" w:type="dxa"/>
            <w:shd w:val="clear" w:color="auto" w:fill="auto"/>
          </w:tcPr>
          <w:p w14:paraId="52C89A91" w14:textId="051BA3B9"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74DE8F81" w14:textId="58D3425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1934381C" w14:textId="3BA5124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59418C" w14:textId="46BAB4E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345441" w14:textId="77777777" w:rsidR="002C2EA9" w:rsidRPr="002C2EA9" w:rsidRDefault="002C2EA9" w:rsidP="00C04EA9">
            <w:pPr>
              <w:spacing w:line="240" w:lineRule="auto"/>
              <w:jc w:val="center"/>
              <w:rPr>
                <w:sz w:val="18"/>
                <w:szCs w:val="18"/>
                <w:lang w:val="en-US" w:eastAsia="en-GB"/>
              </w:rPr>
            </w:pPr>
          </w:p>
        </w:tc>
      </w:tr>
      <w:tr w:rsidR="002C2EA9" w:rsidRPr="002C2EA9" w14:paraId="27F16609" w14:textId="1BDF84AA" w:rsidTr="002C2EA9">
        <w:trPr>
          <w:trHeight w:hRule="exact" w:val="227"/>
        </w:trPr>
        <w:tc>
          <w:tcPr>
            <w:tcW w:w="3119" w:type="dxa"/>
            <w:shd w:val="clear" w:color="auto" w:fill="auto"/>
            <w:hideMark/>
          </w:tcPr>
          <w:p w14:paraId="5F1B5276"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363770D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07F04771" w14:textId="0BB8E25C" w:rsidR="002C2EA9" w:rsidRPr="002C2EA9" w:rsidRDefault="002C2EA9" w:rsidP="00C04EA9">
            <w:pPr>
              <w:spacing w:line="240" w:lineRule="auto"/>
              <w:jc w:val="center"/>
              <w:rPr>
                <w:sz w:val="18"/>
                <w:szCs w:val="18"/>
                <w:lang w:val="en-US" w:eastAsia="en-GB"/>
              </w:rPr>
            </w:pPr>
            <w:r w:rsidRPr="002C2EA9">
              <w:rPr>
                <w:sz w:val="18"/>
                <w:szCs w:val="18"/>
                <w:lang w:val="en-US" w:eastAsia="en-GB"/>
              </w:rPr>
              <w:t>N</w:t>
            </w:r>
          </w:p>
        </w:tc>
        <w:tc>
          <w:tcPr>
            <w:tcW w:w="886" w:type="dxa"/>
          </w:tcPr>
          <w:p w14:paraId="2D852471" w14:textId="4F3167E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F12A39" w14:textId="1AF98CA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0EC9E2" w14:textId="06EDBCF4" w:rsidTr="002C2EA9">
        <w:trPr>
          <w:trHeight w:hRule="exact" w:val="227"/>
        </w:trPr>
        <w:tc>
          <w:tcPr>
            <w:tcW w:w="3119" w:type="dxa"/>
            <w:shd w:val="clear" w:color="auto" w:fill="auto"/>
            <w:hideMark/>
          </w:tcPr>
          <w:p w14:paraId="72E432A5"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3777D9C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0BEB830A" w14:textId="3C7F104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83950" w14:textId="07C9B0A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7693DC" w14:textId="7294A03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560D73" w14:textId="05135A1C" w:rsidTr="002C2EA9">
        <w:trPr>
          <w:trHeight w:hRule="exact" w:val="227"/>
        </w:trPr>
        <w:tc>
          <w:tcPr>
            <w:tcW w:w="3119" w:type="dxa"/>
            <w:shd w:val="clear" w:color="auto" w:fill="auto"/>
            <w:hideMark/>
          </w:tcPr>
          <w:p w14:paraId="0363C63C"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25B8AB3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88C1D8A" w14:textId="71A188D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0DF1B1" w14:textId="067BE6B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488F6" w14:textId="4AD3C38F"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CB38AE" w14:textId="5BB72653" w:rsidTr="002C2EA9">
        <w:trPr>
          <w:trHeight w:hRule="exact" w:val="227"/>
        </w:trPr>
        <w:tc>
          <w:tcPr>
            <w:tcW w:w="3119" w:type="dxa"/>
            <w:shd w:val="clear" w:color="auto" w:fill="auto"/>
            <w:hideMark/>
          </w:tcPr>
          <w:p w14:paraId="6A4ED834"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6DC94497" w14:textId="77777777" w:rsidR="002C2EA9" w:rsidRPr="002C2EA9" w:rsidRDefault="002C2EA9" w:rsidP="00C04EA9">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D593ECD" w14:textId="5D0C117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C0EA52" w14:textId="3B91726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4619A4" w14:textId="390233C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156C76B" w14:textId="48527A1A" w:rsidTr="002C2EA9">
        <w:trPr>
          <w:trHeight w:hRule="exact" w:val="227"/>
        </w:trPr>
        <w:tc>
          <w:tcPr>
            <w:tcW w:w="3119" w:type="dxa"/>
            <w:shd w:val="clear" w:color="auto" w:fill="auto"/>
            <w:hideMark/>
          </w:tcPr>
          <w:p w14:paraId="664A4ED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BC06474"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2EDA8CC2" w14:textId="3306452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CC4200" w14:textId="67793F9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2302E7" w14:textId="2488D8D8"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DC5766" w14:textId="1D330806" w:rsidTr="002C2EA9">
        <w:trPr>
          <w:trHeight w:hRule="exact" w:val="227"/>
        </w:trPr>
        <w:tc>
          <w:tcPr>
            <w:tcW w:w="3119" w:type="dxa"/>
            <w:shd w:val="clear" w:color="auto" w:fill="auto"/>
            <w:hideMark/>
          </w:tcPr>
          <w:p w14:paraId="492D1EA6"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62FDAAC8"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388DAAC0" w14:textId="129834A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79191" w14:textId="74598B5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C7992F" w14:textId="30F3ACDD"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3545D88" w14:textId="77777777" w:rsidTr="002C2EA9">
        <w:trPr>
          <w:trHeight w:hRule="exact" w:val="227"/>
        </w:trPr>
        <w:tc>
          <w:tcPr>
            <w:tcW w:w="3119" w:type="dxa"/>
            <w:shd w:val="clear" w:color="auto" w:fill="auto"/>
          </w:tcPr>
          <w:p w14:paraId="7A831453" w14:textId="40DE86AB"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11AFB029" w14:textId="3A5E09FE"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1C05E00D" w14:textId="44B2155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710D51" w14:textId="7EE969B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18B7EB" w14:textId="77777777" w:rsidR="002C2EA9" w:rsidRPr="002C2EA9" w:rsidRDefault="002C2EA9" w:rsidP="00C04EA9">
            <w:pPr>
              <w:spacing w:line="240" w:lineRule="auto"/>
              <w:jc w:val="center"/>
              <w:rPr>
                <w:sz w:val="18"/>
                <w:szCs w:val="18"/>
                <w:lang w:val="en-US" w:eastAsia="en-GB"/>
              </w:rPr>
            </w:pPr>
          </w:p>
        </w:tc>
      </w:tr>
      <w:tr w:rsidR="002C2EA9" w:rsidRPr="002C2EA9" w14:paraId="5D7431A9" w14:textId="094C7319" w:rsidTr="002C2EA9">
        <w:trPr>
          <w:trHeight w:hRule="exact" w:val="227"/>
        </w:trPr>
        <w:tc>
          <w:tcPr>
            <w:tcW w:w="3119" w:type="dxa"/>
            <w:shd w:val="clear" w:color="auto" w:fill="auto"/>
            <w:hideMark/>
          </w:tcPr>
          <w:p w14:paraId="7911C11D"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392A664E"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2AA3800D" w14:textId="74299135"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C96137"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54E84373" w14:textId="0F3B5E5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19F4E7" w14:textId="77777777" w:rsidTr="002C2EA9">
        <w:trPr>
          <w:trHeight w:hRule="exact" w:val="227"/>
        </w:trPr>
        <w:tc>
          <w:tcPr>
            <w:tcW w:w="3119" w:type="dxa"/>
            <w:shd w:val="clear" w:color="auto" w:fill="auto"/>
          </w:tcPr>
          <w:p w14:paraId="4CC16D32" w14:textId="67B3B8BD"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3386E5EA" w14:textId="5B1CB30A"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592F182D" w14:textId="3B66D1AC"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EBF4BD6" w14:textId="7286874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CD5A9D" w14:textId="77777777" w:rsidR="002C2EA9" w:rsidRPr="002C2EA9" w:rsidRDefault="002C2EA9" w:rsidP="00C04EA9">
            <w:pPr>
              <w:spacing w:line="240" w:lineRule="auto"/>
              <w:jc w:val="center"/>
              <w:rPr>
                <w:sz w:val="18"/>
                <w:szCs w:val="18"/>
                <w:lang w:val="en-US" w:eastAsia="en-GB"/>
              </w:rPr>
            </w:pPr>
          </w:p>
        </w:tc>
      </w:tr>
      <w:tr w:rsidR="002C2EA9" w:rsidRPr="002C2EA9" w14:paraId="4586BACA" w14:textId="6D70638C" w:rsidTr="002C2EA9">
        <w:trPr>
          <w:trHeight w:hRule="exact" w:val="227"/>
        </w:trPr>
        <w:tc>
          <w:tcPr>
            <w:tcW w:w="3119" w:type="dxa"/>
            <w:shd w:val="clear" w:color="auto" w:fill="auto"/>
            <w:hideMark/>
          </w:tcPr>
          <w:p w14:paraId="4DA2106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5D5C7B3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FEEC19F" w14:textId="79B49F94"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CF06EC" w14:textId="38FEE05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A7EAB9" w14:textId="739E46EE"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C5C468" w14:textId="77777777" w:rsidTr="002C2EA9">
        <w:trPr>
          <w:trHeight w:hRule="exact" w:val="227"/>
        </w:trPr>
        <w:tc>
          <w:tcPr>
            <w:tcW w:w="3119" w:type="dxa"/>
            <w:tcBorders>
              <w:bottom w:val="single" w:sz="4" w:space="0" w:color="auto"/>
            </w:tcBorders>
            <w:shd w:val="clear" w:color="auto" w:fill="auto"/>
          </w:tcPr>
          <w:p w14:paraId="3D5E2E51" w14:textId="628EC599" w:rsidR="002C2EA9" w:rsidRPr="002C2EA9" w:rsidRDefault="002C2EA9" w:rsidP="00C04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123B729" w14:textId="1A3F720D" w:rsidR="002C2EA9" w:rsidRPr="002C2EA9" w:rsidRDefault="002C2EA9" w:rsidP="00C04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323682A7" w14:textId="0F070CAE"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703F0394" w14:textId="1C7E2C48" w:rsidR="002C2EA9" w:rsidRPr="002C2EA9" w:rsidRDefault="002C2EA9" w:rsidP="00C04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C792679" w14:textId="2F757B0F" w:rsidR="002C2EA9" w:rsidRPr="002C2EA9" w:rsidRDefault="002C2EA9" w:rsidP="00C04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7C6F4F61" w14:textId="77777777" w:rsidTr="002C2EA9">
        <w:trPr>
          <w:trHeight w:hRule="exact" w:val="227"/>
        </w:trPr>
        <w:tc>
          <w:tcPr>
            <w:tcW w:w="3119" w:type="dxa"/>
            <w:tcBorders>
              <w:top w:val="single" w:sz="4" w:space="0" w:color="auto"/>
            </w:tcBorders>
            <w:shd w:val="clear" w:color="auto" w:fill="auto"/>
          </w:tcPr>
          <w:p w14:paraId="0DCA9568" w14:textId="323ECA33"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tcBorders>
              <w:top w:val="single" w:sz="4" w:space="0" w:color="auto"/>
            </w:tcBorders>
            <w:shd w:val="clear" w:color="auto" w:fill="auto"/>
          </w:tcPr>
          <w:p w14:paraId="2FD268FC" w14:textId="3F55E5A2"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tcBorders>
              <w:top w:val="single" w:sz="4" w:space="0" w:color="auto"/>
            </w:tcBorders>
            <w:shd w:val="clear" w:color="auto" w:fill="auto"/>
          </w:tcPr>
          <w:p w14:paraId="361259D9" w14:textId="3E62211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Borders>
              <w:top w:val="single" w:sz="4" w:space="0" w:color="auto"/>
            </w:tcBorders>
          </w:tcPr>
          <w:p w14:paraId="790DAC8D" w14:textId="559B3BE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1CA18B72" w14:textId="77777777" w:rsidR="002C2EA9" w:rsidRPr="002C2EA9" w:rsidRDefault="002C2EA9" w:rsidP="00C04EA9">
            <w:pPr>
              <w:spacing w:line="240" w:lineRule="auto"/>
              <w:jc w:val="center"/>
              <w:rPr>
                <w:sz w:val="18"/>
                <w:szCs w:val="18"/>
                <w:lang w:val="en-US" w:eastAsia="en-GB"/>
              </w:rPr>
            </w:pPr>
          </w:p>
        </w:tc>
      </w:tr>
      <w:tr w:rsidR="002C2EA9" w:rsidRPr="002C2EA9" w14:paraId="38922991" w14:textId="43E46E3C" w:rsidTr="002C2EA9">
        <w:trPr>
          <w:trHeight w:hRule="exact" w:val="227"/>
        </w:trPr>
        <w:tc>
          <w:tcPr>
            <w:tcW w:w="3119" w:type="dxa"/>
            <w:shd w:val="clear" w:color="auto" w:fill="auto"/>
            <w:hideMark/>
          </w:tcPr>
          <w:p w14:paraId="5CB8C2E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71A0AD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7D1F65D2" w14:textId="215ADE6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325C70"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2D65C206" w14:textId="1A13FBD2"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3BAB7EF" w14:textId="33D12BEF" w:rsidTr="002C2EA9">
        <w:trPr>
          <w:trHeight w:hRule="exact" w:val="227"/>
        </w:trPr>
        <w:tc>
          <w:tcPr>
            <w:tcW w:w="3119" w:type="dxa"/>
            <w:shd w:val="clear" w:color="auto" w:fill="auto"/>
            <w:hideMark/>
          </w:tcPr>
          <w:p w14:paraId="5A51785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028190B3"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3F98CB44" w14:textId="36124BE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ACB92C0" w14:textId="5DAB8B2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F3BCC" w14:textId="0BB0556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BB1DE6" w14:textId="77777777" w:rsidTr="002C2EA9">
        <w:trPr>
          <w:trHeight w:hRule="exact" w:val="227"/>
        </w:trPr>
        <w:tc>
          <w:tcPr>
            <w:tcW w:w="3119" w:type="dxa"/>
            <w:shd w:val="clear" w:color="auto" w:fill="auto"/>
          </w:tcPr>
          <w:p w14:paraId="70B1BD89" w14:textId="4BA6E5E1"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6DC1207C" w14:textId="6A421854"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25082EA8" w14:textId="7A544C7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F2B561" w14:textId="5FF60A4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25159F" w14:textId="77777777" w:rsidR="002C2EA9" w:rsidRPr="002C2EA9" w:rsidRDefault="002C2EA9" w:rsidP="00C04EA9">
            <w:pPr>
              <w:spacing w:line="240" w:lineRule="auto"/>
              <w:jc w:val="center"/>
              <w:rPr>
                <w:sz w:val="18"/>
                <w:szCs w:val="18"/>
                <w:lang w:val="en-US" w:eastAsia="en-GB"/>
              </w:rPr>
            </w:pPr>
          </w:p>
        </w:tc>
      </w:tr>
      <w:tr w:rsidR="002C2EA9" w:rsidRPr="002C2EA9" w14:paraId="46CF6977" w14:textId="77777777" w:rsidTr="002C2EA9">
        <w:trPr>
          <w:trHeight w:hRule="exact" w:val="227"/>
        </w:trPr>
        <w:tc>
          <w:tcPr>
            <w:tcW w:w="3119" w:type="dxa"/>
            <w:shd w:val="clear" w:color="auto" w:fill="auto"/>
          </w:tcPr>
          <w:p w14:paraId="436D521E" w14:textId="1D50BC06"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53F42FA0" w14:textId="6F9F51E3"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59D3E816" w14:textId="438BD5C0"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7B8177" w14:textId="6694094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22742A" w14:textId="77777777" w:rsidR="002C2EA9" w:rsidRPr="002C2EA9" w:rsidRDefault="002C2EA9" w:rsidP="00C04EA9">
            <w:pPr>
              <w:spacing w:line="240" w:lineRule="auto"/>
              <w:jc w:val="center"/>
              <w:rPr>
                <w:sz w:val="18"/>
                <w:szCs w:val="18"/>
                <w:lang w:val="en-US" w:eastAsia="en-GB"/>
              </w:rPr>
            </w:pPr>
          </w:p>
        </w:tc>
      </w:tr>
      <w:tr w:rsidR="002C2EA9" w:rsidRPr="002C2EA9" w14:paraId="10A840B8" w14:textId="63F6085A" w:rsidTr="002C2EA9">
        <w:trPr>
          <w:trHeight w:hRule="exact" w:val="227"/>
        </w:trPr>
        <w:tc>
          <w:tcPr>
            <w:tcW w:w="3119" w:type="dxa"/>
            <w:shd w:val="clear" w:color="auto" w:fill="auto"/>
            <w:hideMark/>
          </w:tcPr>
          <w:p w14:paraId="0D2F4091"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68CCAE00" w14:textId="3BA4FD07" w:rsidR="002C2EA9" w:rsidRPr="002C2EA9" w:rsidRDefault="002C2EA9" w:rsidP="00C04EA9">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0F3C201A" w14:textId="76F72293"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E5E3F6C" w14:textId="156AA0C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AB5FA6" w14:textId="06C7EC31"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6939BF" w14:textId="79816647" w:rsidTr="002C2EA9">
        <w:trPr>
          <w:trHeight w:hRule="exact" w:val="227"/>
        </w:trPr>
        <w:tc>
          <w:tcPr>
            <w:tcW w:w="3119" w:type="dxa"/>
            <w:shd w:val="clear" w:color="auto" w:fill="auto"/>
            <w:hideMark/>
          </w:tcPr>
          <w:p w14:paraId="21C779F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7C9E7EC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7734D4C" w14:textId="01F6680D"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F499F89"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43D9F1C" w14:textId="3EBCBCA3"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48E11B" w14:textId="77777777" w:rsidTr="002C2EA9">
        <w:trPr>
          <w:trHeight w:hRule="exact" w:val="227"/>
        </w:trPr>
        <w:tc>
          <w:tcPr>
            <w:tcW w:w="3119" w:type="dxa"/>
            <w:shd w:val="clear" w:color="auto" w:fill="auto"/>
          </w:tcPr>
          <w:p w14:paraId="6A89CD6E" w14:textId="50DC3656"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439AE282" w14:textId="583DCEA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7F05E22" w14:textId="562E8AD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580E13" w14:textId="5291BC6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20D2EF" w14:textId="77777777" w:rsidR="002C2EA9" w:rsidRPr="002C2EA9" w:rsidRDefault="002C2EA9" w:rsidP="00C04EA9">
            <w:pPr>
              <w:spacing w:line="240" w:lineRule="auto"/>
              <w:jc w:val="center"/>
              <w:rPr>
                <w:sz w:val="18"/>
                <w:szCs w:val="18"/>
                <w:lang w:val="en-US" w:eastAsia="en-GB"/>
              </w:rPr>
            </w:pPr>
          </w:p>
        </w:tc>
      </w:tr>
      <w:tr w:rsidR="002C2EA9" w:rsidRPr="002C2EA9" w14:paraId="1BA70BD3" w14:textId="7B0DF5F8" w:rsidTr="002C2EA9">
        <w:trPr>
          <w:trHeight w:hRule="exact" w:val="227"/>
        </w:trPr>
        <w:tc>
          <w:tcPr>
            <w:tcW w:w="3119" w:type="dxa"/>
            <w:shd w:val="clear" w:color="auto" w:fill="auto"/>
            <w:hideMark/>
          </w:tcPr>
          <w:p w14:paraId="58D925C2"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1D8A675C"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61ABECC4" w14:textId="65027DEE"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4038D7" w14:textId="0670059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A23496" w14:textId="699D92D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0B49C8D" w14:textId="77777777" w:rsidTr="002C2EA9">
        <w:trPr>
          <w:trHeight w:hRule="exact" w:val="227"/>
        </w:trPr>
        <w:tc>
          <w:tcPr>
            <w:tcW w:w="3119" w:type="dxa"/>
            <w:shd w:val="clear" w:color="auto" w:fill="auto"/>
          </w:tcPr>
          <w:p w14:paraId="0620C3A3" w14:textId="4A69BFC5"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31FDF4EB" w14:textId="5C29F2AD"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76A9B7C1" w14:textId="3058CCF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7FB65E4" w14:textId="1FB5398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80C28E" w14:textId="77777777" w:rsidR="002C2EA9" w:rsidRPr="002C2EA9" w:rsidRDefault="002C2EA9" w:rsidP="00C04EA9">
            <w:pPr>
              <w:spacing w:line="240" w:lineRule="auto"/>
              <w:jc w:val="center"/>
              <w:rPr>
                <w:sz w:val="18"/>
                <w:szCs w:val="18"/>
                <w:lang w:val="en-US" w:eastAsia="en-GB"/>
              </w:rPr>
            </w:pPr>
          </w:p>
        </w:tc>
      </w:tr>
      <w:tr w:rsidR="002C2EA9" w:rsidRPr="002C2EA9" w14:paraId="6E1C69B9" w14:textId="26C84452" w:rsidTr="002C2EA9">
        <w:trPr>
          <w:trHeight w:hRule="exact" w:val="227"/>
        </w:trPr>
        <w:tc>
          <w:tcPr>
            <w:tcW w:w="3119" w:type="dxa"/>
            <w:shd w:val="clear" w:color="auto" w:fill="auto"/>
            <w:hideMark/>
          </w:tcPr>
          <w:p w14:paraId="727D515A"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4CA6D046"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690DA88" w14:textId="2BA6110B"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81D05A7" w14:textId="7B1956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F1D1DB" w14:textId="5D16B22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83273EC" w14:textId="77777777" w:rsidTr="002C2EA9">
        <w:trPr>
          <w:trHeight w:hRule="exact" w:val="227"/>
        </w:trPr>
        <w:tc>
          <w:tcPr>
            <w:tcW w:w="3119" w:type="dxa"/>
            <w:shd w:val="clear" w:color="auto" w:fill="auto"/>
          </w:tcPr>
          <w:p w14:paraId="598D58C3" w14:textId="63B611A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E9327C1" w14:textId="2E9A5548"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0E68D4B5" w14:textId="71C66BA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B4E311" w14:textId="641D6805"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77EFAC" w14:textId="77777777" w:rsidR="002C2EA9" w:rsidRPr="002C2EA9" w:rsidRDefault="002C2EA9" w:rsidP="00C04EA9">
            <w:pPr>
              <w:spacing w:line="240" w:lineRule="auto"/>
              <w:jc w:val="center"/>
              <w:rPr>
                <w:sz w:val="18"/>
                <w:szCs w:val="18"/>
                <w:lang w:val="en-US" w:eastAsia="en-GB"/>
              </w:rPr>
            </w:pPr>
          </w:p>
        </w:tc>
      </w:tr>
      <w:tr w:rsidR="002C2EA9" w:rsidRPr="002C2EA9" w14:paraId="5B9CB7AE" w14:textId="370CB71E" w:rsidTr="002C2EA9">
        <w:trPr>
          <w:trHeight w:hRule="exact" w:val="227"/>
        </w:trPr>
        <w:tc>
          <w:tcPr>
            <w:tcW w:w="3119" w:type="dxa"/>
            <w:shd w:val="clear" w:color="auto" w:fill="auto"/>
            <w:hideMark/>
          </w:tcPr>
          <w:p w14:paraId="5310C1A3"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44E1658D"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1601BC2D" w14:textId="1CE8ADF6"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3B09CF"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7DD9DDC6" w14:textId="4ABD1B32"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4F7F9F" w14:textId="77777777" w:rsidTr="002C2EA9">
        <w:trPr>
          <w:trHeight w:hRule="exact" w:val="227"/>
        </w:trPr>
        <w:tc>
          <w:tcPr>
            <w:tcW w:w="3119" w:type="dxa"/>
            <w:shd w:val="clear" w:color="auto" w:fill="auto"/>
          </w:tcPr>
          <w:p w14:paraId="4DC44C39" w14:textId="44E8B0DB"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7EAD0EB4" w14:textId="11082F1B" w:rsidR="002C2EA9" w:rsidRPr="002C2EA9" w:rsidRDefault="002C2EA9" w:rsidP="00C04EA9">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501A1417" w14:textId="0203D9DB"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3818436" w14:textId="68C95F21"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B9B487" w14:textId="77777777" w:rsidR="002C2EA9" w:rsidRPr="002C2EA9" w:rsidRDefault="002C2EA9" w:rsidP="00C04EA9">
            <w:pPr>
              <w:spacing w:line="240" w:lineRule="auto"/>
              <w:jc w:val="center"/>
              <w:rPr>
                <w:sz w:val="18"/>
                <w:szCs w:val="18"/>
                <w:lang w:val="en-US" w:eastAsia="en-GB"/>
              </w:rPr>
            </w:pPr>
          </w:p>
        </w:tc>
      </w:tr>
      <w:tr w:rsidR="002C2EA9" w:rsidRPr="002C2EA9" w14:paraId="480630B4" w14:textId="2A1DFA01" w:rsidTr="002C2EA9">
        <w:trPr>
          <w:trHeight w:hRule="exact" w:val="227"/>
        </w:trPr>
        <w:tc>
          <w:tcPr>
            <w:tcW w:w="3119" w:type="dxa"/>
            <w:shd w:val="clear" w:color="auto" w:fill="auto"/>
            <w:hideMark/>
          </w:tcPr>
          <w:p w14:paraId="263F63EE" w14:textId="77777777" w:rsidR="002C2EA9" w:rsidRPr="002C2EA9" w:rsidRDefault="002C2EA9" w:rsidP="00C04EA9">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8E9738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5F011818" w14:textId="25667D7A"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F7FBA32" w14:textId="638D59D9"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0CC29E" w14:textId="53C91A44"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D0D01B" w14:textId="77777777" w:rsidTr="002C2EA9">
        <w:trPr>
          <w:trHeight w:hRule="exact" w:val="227"/>
        </w:trPr>
        <w:tc>
          <w:tcPr>
            <w:tcW w:w="3119" w:type="dxa"/>
            <w:shd w:val="clear" w:color="auto" w:fill="auto"/>
          </w:tcPr>
          <w:p w14:paraId="34E8D6BA" w14:textId="6A3C603F" w:rsidR="002C2EA9" w:rsidRPr="002C2EA9" w:rsidRDefault="002C2EA9" w:rsidP="00C04EA9">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63825C22" w14:textId="29454ED8" w:rsidR="002C2EA9" w:rsidRPr="002C2EA9" w:rsidRDefault="002C2EA9" w:rsidP="00C04EA9">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1B1577E5" w14:textId="62EE74E8"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1A5431E" w14:textId="7107CA36" w:rsidR="002C2EA9" w:rsidRPr="002C2EA9" w:rsidRDefault="002C2EA9" w:rsidP="00C04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C0C8ED8" w14:textId="52E562F7" w:rsidR="002C2EA9" w:rsidRPr="002C2EA9" w:rsidRDefault="002C2EA9" w:rsidP="00C04EA9">
            <w:pPr>
              <w:spacing w:line="240" w:lineRule="auto"/>
              <w:jc w:val="center"/>
              <w:rPr>
                <w:sz w:val="18"/>
                <w:szCs w:val="18"/>
                <w:lang w:val="en-US" w:eastAsia="en-GB"/>
              </w:rPr>
            </w:pPr>
            <w:r>
              <w:rPr>
                <w:sz w:val="18"/>
                <w:szCs w:val="18"/>
                <w:lang w:val="en-US" w:eastAsia="en-GB"/>
              </w:rPr>
              <w:t>X</w:t>
            </w:r>
          </w:p>
        </w:tc>
      </w:tr>
      <w:tr w:rsidR="002C2EA9" w:rsidRPr="002C2EA9" w14:paraId="096192B5" w14:textId="13930177" w:rsidTr="002C2EA9">
        <w:trPr>
          <w:trHeight w:hRule="exact" w:val="227"/>
        </w:trPr>
        <w:tc>
          <w:tcPr>
            <w:tcW w:w="3119" w:type="dxa"/>
            <w:shd w:val="clear" w:color="auto" w:fill="auto"/>
            <w:hideMark/>
          </w:tcPr>
          <w:p w14:paraId="30873705"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4E56752F"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5DA7905" w14:textId="67E8734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96E7CD0" w14:textId="7A9B5AEA"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ABF273" w14:textId="65017905"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84FABA6" w14:textId="2480CC71" w:rsidTr="002C2EA9">
        <w:trPr>
          <w:trHeight w:hRule="exact" w:val="227"/>
        </w:trPr>
        <w:tc>
          <w:tcPr>
            <w:tcW w:w="3119" w:type="dxa"/>
            <w:shd w:val="clear" w:color="auto" w:fill="auto"/>
            <w:hideMark/>
          </w:tcPr>
          <w:p w14:paraId="7F45CDB7"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3F1ECE1"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63192FE7" w14:textId="5B9A7ED2"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BD67FA0" w14:textId="66F8454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2FDA66" w14:textId="048C9840"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29F813" w14:textId="52DA629B" w:rsidTr="002C2EA9">
        <w:trPr>
          <w:trHeight w:hRule="exact" w:val="227"/>
        </w:trPr>
        <w:tc>
          <w:tcPr>
            <w:tcW w:w="3119" w:type="dxa"/>
            <w:shd w:val="clear" w:color="auto" w:fill="auto"/>
            <w:hideMark/>
          </w:tcPr>
          <w:p w14:paraId="0378ED61"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51374F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51E60A67" w14:textId="510021F1"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120CF3" w14:textId="71EBE0E4"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05AF59" w14:textId="20B9842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71BBAF" w14:textId="77777777" w:rsidTr="002C2EA9">
        <w:trPr>
          <w:trHeight w:hRule="exact" w:val="227"/>
        </w:trPr>
        <w:tc>
          <w:tcPr>
            <w:tcW w:w="3119" w:type="dxa"/>
            <w:shd w:val="clear" w:color="auto" w:fill="auto"/>
          </w:tcPr>
          <w:p w14:paraId="3156F9B7" w14:textId="091237DD"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70B69F25" w14:textId="782181F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29043B17" w14:textId="388487C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25BA385" w14:textId="4F5A82A3"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9CE7B4" w14:textId="77777777" w:rsidR="002C2EA9" w:rsidRPr="002C2EA9" w:rsidRDefault="002C2EA9" w:rsidP="00C04EA9">
            <w:pPr>
              <w:spacing w:line="240" w:lineRule="auto"/>
              <w:jc w:val="center"/>
              <w:rPr>
                <w:sz w:val="18"/>
                <w:szCs w:val="18"/>
                <w:lang w:val="en-US" w:eastAsia="en-GB"/>
              </w:rPr>
            </w:pPr>
          </w:p>
        </w:tc>
      </w:tr>
      <w:tr w:rsidR="002C2EA9" w:rsidRPr="002C2EA9" w14:paraId="199C95E5" w14:textId="3824B768" w:rsidTr="002C2EA9">
        <w:trPr>
          <w:trHeight w:hRule="exact" w:val="227"/>
        </w:trPr>
        <w:tc>
          <w:tcPr>
            <w:tcW w:w="3119" w:type="dxa"/>
            <w:shd w:val="clear" w:color="auto" w:fill="auto"/>
            <w:hideMark/>
          </w:tcPr>
          <w:p w14:paraId="421E9E89"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2BB4B90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4F2A0207" w14:textId="0D230AB9"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7A29C32" w14:textId="09AEE3ED"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9CF4F5" w14:textId="080F88CA"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C362891" w14:textId="77777777" w:rsidTr="002C2EA9">
        <w:trPr>
          <w:trHeight w:hRule="exact" w:val="227"/>
        </w:trPr>
        <w:tc>
          <w:tcPr>
            <w:tcW w:w="3119" w:type="dxa"/>
            <w:shd w:val="clear" w:color="auto" w:fill="auto"/>
          </w:tcPr>
          <w:p w14:paraId="231D05F6" w14:textId="77777777"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4FFA9C7D" w14:textId="0BC1C130" w:rsidR="002C2EA9" w:rsidRPr="002C2EA9" w:rsidRDefault="002C2EA9" w:rsidP="00C04EA9">
            <w:pPr>
              <w:spacing w:line="240" w:lineRule="auto"/>
              <w:rPr>
                <w:i/>
                <w:iCs/>
                <w:color w:val="000000"/>
                <w:sz w:val="18"/>
                <w:szCs w:val="18"/>
                <w:lang w:val="en-US" w:eastAsia="en-GB"/>
              </w:rPr>
            </w:pPr>
          </w:p>
        </w:tc>
        <w:tc>
          <w:tcPr>
            <w:tcW w:w="2941" w:type="dxa"/>
            <w:shd w:val="clear" w:color="auto" w:fill="auto"/>
          </w:tcPr>
          <w:p w14:paraId="5C525A59" w14:textId="5F9BEDAC"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5E60FA99" w14:textId="7BF9D5B8"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97A997F" w14:textId="3A88E5C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5F75C6" w14:textId="77777777" w:rsidR="002C2EA9" w:rsidRPr="002C2EA9" w:rsidRDefault="002C2EA9" w:rsidP="00C04EA9">
            <w:pPr>
              <w:spacing w:line="240" w:lineRule="auto"/>
              <w:jc w:val="center"/>
              <w:rPr>
                <w:sz w:val="18"/>
                <w:szCs w:val="18"/>
                <w:lang w:val="en-US" w:eastAsia="en-GB"/>
              </w:rPr>
            </w:pPr>
          </w:p>
        </w:tc>
      </w:tr>
      <w:tr w:rsidR="002C2EA9" w:rsidRPr="002C2EA9" w14:paraId="5B04E50B" w14:textId="676E5596" w:rsidTr="002C2EA9">
        <w:trPr>
          <w:trHeight w:hRule="exact" w:val="227"/>
        </w:trPr>
        <w:tc>
          <w:tcPr>
            <w:tcW w:w="3119" w:type="dxa"/>
            <w:shd w:val="clear" w:color="auto" w:fill="auto"/>
            <w:hideMark/>
          </w:tcPr>
          <w:p w14:paraId="272F3362" w14:textId="7777777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8D2EB20"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2E931121" w14:textId="145F0B77"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5FAE4E" w14:textId="3BF51116"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ED63BA1" w14:textId="56FF5ED6"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49D825D" w14:textId="77777777" w:rsidTr="002C2EA9">
        <w:trPr>
          <w:trHeight w:hRule="exact" w:val="227"/>
        </w:trPr>
        <w:tc>
          <w:tcPr>
            <w:tcW w:w="3119" w:type="dxa"/>
            <w:shd w:val="clear" w:color="auto" w:fill="auto"/>
          </w:tcPr>
          <w:p w14:paraId="182BC063" w14:textId="666D1E42"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61804F35" w14:textId="4D5E0E8B"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126B9BC5" w14:textId="4EA0DE9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437D2D" w14:textId="0C88172F"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26126C" w14:textId="77777777" w:rsidR="002C2EA9" w:rsidRPr="002C2EA9" w:rsidRDefault="002C2EA9" w:rsidP="00C04EA9">
            <w:pPr>
              <w:spacing w:line="240" w:lineRule="auto"/>
              <w:jc w:val="center"/>
              <w:rPr>
                <w:sz w:val="18"/>
                <w:szCs w:val="18"/>
                <w:lang w:val="en-US" w:eastAsia="en-GB"/>
              </w:rPr>
            </w:pPr>
          </w:p>
        </w:tc>
      </w:tr>
      <w:tr w:rsidR="002C2EA9" w:rsidRPr="002C2EA9" w14:paraId="39EC741D" w14:textId="77777777" w:rsidTr="002C2EA9">
        <w:trPr>
          <w:trHeight w:hRule="exact" w:val="227"/>
        </w:trPr>
        <w:tc>
          <w:tcPr>
            <w:tcW w:w="3119" w:type="dxa"/>
            <w:shd w:val="clear" w:color="auto" w:fill="auto"/>
          </w:tcPr>
          <w:p w14:paraId="5628779B" w14:textId="25481491" w:rsidR="002C2EA9" w:rsidRPr="002C2EA9" w:rsidRDefault="002C2EA9" w:rsidP="00C04EA9">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6981561D" w14:textId="6664E45F" w:rsidR="002C2EA9" w:rsidRPr="002C2EA9" w:rsidRDefault="002C2EA9" w:rsidP="00C04EA9">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21D18A74" w14:textId="4799EF12"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EB9378A" w14:textId="77756837" w:rsidR="002C2EA9" w:rsidRPr="002C2EA9" w:rsidRDefault="002C2EA9" w:rsidP="00C04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949A34" w14:textId="77777777" w:rsidR="002C2EA9" w:rsidRPr="002C2EA9" w:rsidRDefault="002C2EA9" w:rsidP="00C04EA9">
            <w:pPr>
              <w:spacing w:line="240" w:lineRule="auto"/>
              <w:jc w:val="center"/>
              <w:rPr>
                <w:sz w:val="18"/>
                <w:szCs w:val="18"/>
                <w:lang w:val="en-US" w:eastAsia="en-GB"/>
              </w:rPr>
            </w:pPr>
          </w:p>
        </w:tc>
      </w:tr>
      <w:tr w:rsidR="002C2EA9" w:rsidRPr="002C2EA9" w14:paraId="7E22A65C" w14:textId="4BBA44B0" w:rsidTr="002C2EA9">
        <w:trPr>
          <w:trHeight w:hRule="exact" w:val="227"/>
        </w:trPr>
        <w:tc>
          <w:tcPr>
            <w:tcW w:w="3119" w:type="dxa"/>
            <w:shd w:val="clear" w:color="auto" w:fill="auto"/>
            <w:hideMark/>
          </w:tcPr>
          <w:p w14:paraId="65D3D0D4" w14:textId="1A03DBD7" w:rsidR="002C2EA9" w:rsidRPr="002C2EA9" w:rsidRDefault="002C2EA9" w:rsidP="00C04EA9">
            <w:pPr>
              <w:spacing w:line="240" w:lineRule="auto"/>
              <w:rPr>
                <w:sz w:val="18"/>
                <w:szCs w:val="18"/>
                <w:lang w:val="en-US" w:eastAsia="en-GB"/>
              </w:rPr>
            </w:pPr>
            <w:r w:rsidRPr="002C2EA9">
              <w:rPr>
                <w:i/>
                <w:iCs/>
                <w:color w:val="000000"/>
                <w:sz w:val="18"/>
                <w:szCs w:val="18"/>
                <w:lang w:val="en-US" w:eastAsia="en-GB"/>
              </w:rPr>
              <w:t>Zizania </w:t>
            </w:r>
            <w:r w:rsidRPr="002C2EA9">
              <w:rPr>
                <w:color w:val="000000"/>
                <w:sz w:val="18"/>
                <w:szCs w:val="18"/>
                <w:lang w:val="en-US" w:eastAsia="en-GB"/>
              </w:rPr>
              <w:t>sp. </w:t>
            </w:r>
          </w:p>
        </w:tc>
        <w:tc>
          <w:tcPr>
            <w:tcW w:w="2941" w:type="dxa"/>
            <w:shd w:val="clear" w:color="auto" w:fill="auto"/>
            <w:hideMark/>
          </w:tcPr>
          <w:p w14:paraId="09FF3C32" w14:textId="77777777" w:rsidR="002C2EA9" w:rsidRPr="002C2EA9" w:rsidRDefault="002C2EA9" w:rsidP="00C04EA9">
            <w:pPr>
              <w:spacing w:line="240" w:lineRule="auto"/>
              <w:rPr>
                <w:sz w:val="18"/>
                <w:szCs w:val="18"/>
                <w:lang w:val="en-US" w:eastAsia="en-GB"/>
              </w:rPr>
            </w:pPr>
            <w:r w:rsidRPr="002C2EA9">
              <w:rPr>
                <w:color w:val="000000"/>
                <w:sz w:val="18"/>
                <w:szCs w:val="18"/>
                <w:lang w:val="en-US" w:eastAsia="en-GB"/>
              </w:rPr>
              <w:t>wild rice </w:t>
            </w:r>
          </w:p>
        </w:tc>
        <w:tc>
          <w:tcPr>
            <w:tcW w:w="886" w:type="dxa"/>
            <w:shd w:val="clear" w:color="auto" w:fill="auto"/>
            <w:hideMark/>
          </w:tcPr>
          <w:p w14:paraId="1FB50236" w14:textId="1D4786CF" w:rsidR="002C2EA9" w:rsidRPr="002C2EA9" w:rsidRDefault="002C2EA9" w:rsidP="00C04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5AD11E3" w14:textId="77777777" w:rsidR="002C2EA9" w:rsidRPr="002C2EA9" w:rsidRDefault="002C2EA9" w:rsidP="00C04EA9">
            <w:pPr>
              <w:spacing w:line="240" w:lineRule="auto"/>
              <w:jc w:val="center"/>
              <w:rPr>
                <w:color w:val="000000"/>
                <w:sz w:val="18"/>
                <w:szCs w:val="18"/>
                <w:lang w:val="en-US" w:eastAsia="en-GB"/>
              </w:rPr>
            </w:pPr>
          </w:p>
        </w:tc>
        <w:tc>
          <w:tcPr>
            <w:tcW w:w="886" w:type="dxa"/>
          </w:tcPr>
          <w:p w14:paraId="43E9EC6E" w14:textId="1DE60D17" w:rsidR="002C2EA9" w:rsidRPr="002C2EA9" w:rsidRDefault="002C2EA9" w:rsidP="00C04EA9">
            <w:pPr>
              <w:spacing w:line="240" w:lineRule="auto"/>
              <w:jc w:val="center"/>
              <w:rPr>
                <w:color w:val="000000"/>
                <w:sz w:val="18"/>
                <w:szCs w:val="18"/>
                <w:lang w:val="en-US" w:eastAsia="en-GB"/>
              </w:rPr>
            </w:pPr>
            <w:r w:rsidRPr="002C2EA9">
              <w:rPr>
                <w:sz w:val="18"/>
                <w:szCs w:val="18"/>
                <w:lang w:val="en-US" w:eastAsia="en-GB"/>
              </w:rPr>
              <w:t>X</w:t>
            </w:r>
          </w:p>
        </w:tc>
      </w:tr>
    </w:tbl>
    <w:p w14:paraId="7D426772" w14:textId="487F50DA" w:rsidR="00150116" w:rsidRPr="0099294D" w:rsidRDefault="00150116" w:rsidP="00C04EA9">
      <w:pPr>
        <w:rPr>
          <w:rFonts w:ascii="Segoe UI" w:hAnsi="Segoe UI" w:cs="Segoe UI"/>
          <w:sz w:val="18"/>
          <w:szCs w:val="18"/>
          <w:lang w:val="en-US" w:eastAsia="en-GB"/>
        </w:rPr>
      </w:pPr>
    </w:p>
    <w:p w14:paraId="531FEF71" w14:textId="0C64A557" w:rsidR="00150116" w:rsidRDefault="00150116" w:rsidP="00C04EA9"/>
    <w:p w14:paraId="0C27BD25" w14:textId="6B8FF34E" w:rsidR="00150116" w:rsidRDefault="00150116" w:rsidP="00C04EA9"/>
    <w:p w14:paraId="0C75E064" w14:textId="4B6CCBAB" w:rsidR="00150116" w:rsidRDefault="00150116" w:rsidP="00C04EA9"/>
    <w:p w14:paraId="7D32B9C0" w14:textId="07ED6A40" w:rsidR="00150116" w:rsidRDefault="00150116" w:rsidP="00C04EA9"/>
    <w:p w14:paraId="3A11D5B8" w14:textId="3331BCCD" w:rsidR="00150116" w:rsidRDefault="00150116" w:rsidP="00C04EA9"/>
    <w:p w14:paraId="53E4F826" w14:textId="1210A260" w:rsidR="00150116" w:rsidRDefault="00150116" w:rsidP="00C04EA9"/>
    <w:p w14:paraId="2331E4D0" w14:textId="44E93B54" w:rsidR="00150116" w:rsidRDefault="00150116" w:rsidP="00C04EA9"/>
    <w:p w14:paraId="4295D3F7" w14:textId="08F18B64" w:rsidR="00150116" w:rsidRDefault="00150116" w:rsidP="00C04EA9"/>
    <w:p w14:paraId="357D3AF1" w14:textId="7ABE98DF" w:rsidR="00150116" w:rsidRDefault="00150116" w:rsidP="00C04EA9"/>
    <w:p w14:paraId="5CFFFB71" w14:textId="42014275" w:rsidR="00150116" w:rsidRDefault="00150116" w:rsidP="00C04EA9"/>
    <w:p w14:paraId="05030F7E" w14:textId="3B85D663" w:rsidR="43C0CAC4" w:rsidRPr="00E14013" w:rsidRDefault="43C0CAC4" w:rsidP="00C04EA9"/>
    <w:sectPr w:rsidR="43C0CAC4" w:rsidRPr="00E14013">
      <w:headerReference w:type="even" r:id="rId48"/>
      <w:headerReference w:type="default" r:id="rId49"/>
      <w:footerReference w:type="even" r:id="rId50"/>
      <w:footerReference w:type="default" r:id="rId51"/>
      <w:headerReference w:type="first" r:id="rId52"/>
      <w:footerReference w:type="firs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FD661D" w14:textId="77777777" w:rsidR="00337BC9" w:rsidRDefault="00337BC9" w:rsidP="00FF6217">
      <w:r>
        <w:separator/>
      </w:r>
    </w:p>
  </w:endnote>
  <w:endnote w:type="continuationSeparator" w:id="0">
    <w:p w14:paraId="1F93C55D" w14:textId="77777777" w:rsidR="00337BC9" w:rsidRDefault="00337BC9" w:rsidP="00FF6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048B3" w:rsidRDefault="00D048B3"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2C8EBE3A"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85670A" w14:textId="77777777" w:rsidR="00D048B3" w:rsidRDefault="00D048B3" w:rsidP="00D048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3800" w14:textId="77777777" w:rsidR="007F21A8" w:rsidRDefault="007F2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8C596" w14:textId="77777777" w:rsidR="00337BC9" w:rsidRDefault="00337BC9" w:rsidP="00FF6217">
      <w:r>
        <w:separator/>
      </w:r>
    </w:p>
  </w:footnote>
  <w:footnote w:type="continuationSeparator" w:id="0">
    <w:p w14:paraId="397DBA61" w14:textId="77777777" w:rsidR="00337BC9" w:rsidRDefault="00337BC9" w:rsidP="00FF6217">
      <w:r>
        <w:continuationSeparator/>
      </w:r>
    </w:p>
  </w:footnote>
  <w:footnote w:id="1">
    <w:p w14:paraId="0E5DD0F2" w14:textId="4D8DFE41" w:rsidR="46F3B442" w:rsidRPr="00A35A92" w:rsidRDefault="46F3B442" w:rsidP="00FF6217">
      <w:pPr>
        <w:rPr>
          <w:sz w:val="18"/>
          <w:szCs w:val="18"/>
        </w:rPr>
      </w:pPr>
      <w:r w:rsidRPr="00433614">
        <w:rPr>
          <w:rStyle w:val="FootnoteReference"/>
        </w:rPr>
        <w:footnoteRef/>
      </w:r>
      <w:r w:rsidRPr="00A35A92">
        <w:rPr>
          <w:sz w:val="18"/>
          <w:szCs w:val="18"/>
        </w:rPr>
        <w:t xml:space="preserve"> According to the Policy these losses could not occur in fish habitats with high productive capa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905A2" w14:textId="77777777" w:rsidR="007F21A8" w:rsidRDefault="007F21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A9303" w14:textId="77777777" w:rsidR="007F21A8" w:rsidRDefault="007F21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C9B1E" w14:textId="77777777" w:rsidR="007F21A8" w:rsidRDefault="007F21A8">
    <w:pPr>
      <w:pStyle w:val="Header"/>
    </w:pPr>
  </w:p>
</w:hdr>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5645C"/>
    <w:multiLevelType w:val="multilevel"/>
    <w:tmpl w:val="6EAC4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2" w15:restartNumberingAfterBreak="0">
    <w:nsid w:val="06B50F82"/>
    <w:multiLevelType w:val="multilevel"/>
    <w:tmpl w:val="787826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4"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5" w15:restartNumberingAfterBreak="0">
    <w:nsid w:val="281E47A0"/>
    <w:multiLevelType w:val="multilevel"/>
    <w:tmpl w:val="E6E684E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7" w15:restartNumberingAfterBreak="0">
    <w:nsid w:val="404E30A3"/>
    <w:multiLevelType w:val="multilevel"/>
    <w:tmpl w:val="658E7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484A002A"/>
    <w:multiLevelType w:val="multilevel"/>
    <w:tmpl w:val="80F269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50DD67A7"/>
    <w:multiLevelType w:val="multilevel"/>
    <w:tmpl w:val="8B20E54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51945DC2"/>
    <w:multiLevelType w:val="multilevel"/>
    <w:tmpl w:val="BC06CF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12" w15:restartNumberingAfterBreak="0">
    <w:nsid w:val="573146BF"/>
    <w:multiLevelType w:val="multilevel"/>
    <w:tmpl w:val="259E6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FB27F3C"/>
    <w:multiLevelType w:val="multilevel"/>
    <w:tmpl w:val="64E048C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61414394"/>
    <w:multiLevelType w:val="multilevel"/>
    <w:tmpl w:val="A06822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98149C8"/>
    <w:multiLevelType w:val="multilevel"/>
    <w:tmpl w:val="71E02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17" w15:restartNumberingAfterBreak="0">
    <w:nsid w:val="721A2E23"/>
    <w:multiLevelType w:val="multilevel"/>
    <w:tmpl w:val="C64AB1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75731A52"/>
    <w:multiLevelType w:val="multilevel"/>
    <w:tmpl w:val="DE46D12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72B7166"/>
    <w:multiLevelType w:val="multilevel"/>
    <w:tmpl w:val="FDBA744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8D43BE5"/>
    <w:multiLevelType w:val="multilevel"/>
    <w:tmpl w:val="DB3E564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78ED6E3E"/>
    <w:multiLevelType w:val="multilevel"/>
    <w:tmpl w:val="3DEE27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23"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24"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abstractNum w:abstractNumId="25" w15:restartNumberingAfterBreak="0">
    <w:nsid w:val="7B85694B"/>
    <w:multiLevelType w:val="multilevel"/>
    <w:tmpl w:val="86A612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2"/>
  </w:num>
  <w:num w:numId="2">
    <w:abstractNumId w:val="24"/>
  </w:num>
  <w:num w:numId="3">
    <w:abstractNumId w:val="4"/>
  </w:num>
  <w:num w:numId="4">
    <w:abstractNumId w:val="1"/>
  </w:num>
  <w:num w:numId="5">
    <w:abstractNumId w:val="11"/>
  </w:num>
  <w:num w:numId="6">
    <w:abstractNumId w:val="16"/>
  </w:num>
  <w:num w:numId="7">
    <w:abstractNumId w:val="6"/>
  </w:num>
  <w:num w:numId="8">
    <w:abstractNumId w:val="23"/>
  </w:num>
  <w:num w:numId="9">
    <w:abstractNumId w:val="3"/>
  </w:num>
  <w:num w:numId="10">
    <w:abstractNumId w:val="9"/>
  </w:num>
  <w:num w:numId="11">
    <w:abstractNumId w:val="20"/>
  </w:num>
  <w:num w:numId="12">
    <w:abstractNumId w:val="7"/>
  </w:num>
  <w:num w:numId="13">
    <w:abstractNumId w:val="19"/>
  </w:num>
  <w:num w:numId="14">
    <w:abstractNumId w:val="10"/>
  </w:num>
  <w:num w:numId="15">
    <w:abstractNumId w:val="15"/>
  </w:num>
  <w:num w:numId="16">
    <w:abstractNumId w:val="5"/>
  </w:num>
  <w:num w:numId="17">
    <w:abstractNumId w:val="2"/>
  </w:num>
  <w:num w:numId="18">
    <w:abstractNumId w:val="8"/>
  </w:num>
  <w:num w:numId="19">
    <w:abstractNumId w:val="17"/>
  </w:num>
  <w:num w:numId="20">
    <w:abstractNumId w:val="21"/>
  </w:num>
  <w:num w:numId="21">
    <w:abstractNumId w:val="0"/>
  </w:num>
  <w:num w:numId="22">
    <w:abstractNumId w:val="12"/>
  </w:num>
  <w:num w:numId="23">
    <w:abstractNumId w:val="14"/>
  </w:num>
  <w:num w:numId="24">
    <w:abstractNumId w:val="25"/>
  </w:num>
  <w:num w:numId="25">
    <w:abstractNumId w:val="18"/>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D87"/>
    <w:rsid w:val="00017A69"/>
    <w:rsid w:val="00026DCC"/>
    <w:rsid w:val="000876F2"/>
    <w:rsid w:val="000934BB"/>
    <w:rsid w:val="000B68F9"/>
    <w:rsid w:val="000D0F60"/>
    <w:rsid w:val="0010319B"/>
    <w:rsid w:val="0010A4C3"/>
    <w:rsid w:val="00150116"/>
    <w:rsid w:val="001A5756"/>
    <w:rsid w:val="001E337B"/>
    <w:rsid w:val="00213C7F"/>
    <w:rsid w:val="00230431"/>
    <w:rsid w:val="0024BA7A"/>
    <w:rsid w:val="00250297"/>
    <w:rsid w:val="00251B19"/>
    <w:rsid w:val="002570BF"/>
    <w:rsid w:val="00265489"/>
    <w:rsid w:val="0026CE76"/>
    <w:rsid w:val="00279339"/>
    <w:rsid w:val="0028A3FB"/>
    <w:rsid w:val="002A5988"/>
    <w:rsid w:val="002AE7C9"/>
    <w:rsid w:val="002C2EA9"/>
    <w:rsid w:val="002D0AFE"/>
    <w:rsid w:val="00337B27"/>
    <w:rsid w:val="00337BC9"/>
    <w:rsid w:val="003522D6"/>
    <w:rsid w:val="0035B55D"/>
    <w:rsid w:val="0035BF81"/>
    <w:rsid w:val="00380060"/>
    <w:rsid w:val="003907E8"/>
    <w:rsid w:val="00393EDB"/>
    <w:rsid w:val="00397775"/>
    <w:rsid w:val="0041032E"/>
    <w:rsid w:val="00433614"/>
    <w:rsid w:val="0043F6E3"/>
    <w:rsid w:val="00461FC8"/>
    <w:rsid w:val="0047230C"/>
    <w:rsid w:val="00477240"/>
    <w:rsid w:val="004B6A42"/>
    <w:rsid w:val="004EA4EC"/>
    <w:rsid w:val="00540A49"/>
    <w:rsid w:val="005B1331"/>
    <w:rsid w:val="005D39B6"/>
    <w:rsid w:val="005DF4C0"/>
    <w:rsid w:val="005E2C09"/>
    <w:rsid w:val="0062E7C3"/>
    <w:rsid w:val="006382B4"/>
    <w:rsid w:val="006567E1"/>
    <w:rsid w:val="00664C7B"/>
    <w:rsid w:val="00672345"/>
    <w:rsid w:val="006CAB48"/>
    <w:rsid w:val="006FB8E7"/>
    <w:rsid w:val="00746D87"/>
    <w:rsid w:val="0075B9D7"/>
    <w:rsid w:val="007A00AD"/>
    <w:rsid w:val="007BED4F"/>
    <w:rsid w:val="007D1ACD"/>
    <w:rsid w:val="007E49CF"/>
    <w:rsid w:val="007E691F"/>
    <w:rsid w:val="007F1D87"/>
    <w:rsid w:val="007F21A8"/>
    <w:rsid w:val="00814281"/>
    <w:rsid w:val="00826736"/>
    <w:rsid w:val="00862AE5"/>
    <w:rsid w:val="00895739"/>
    <w:rsid w:val="008A09FA"/>
    <w:rsid w:val="008B6FC0"/>
    <w:rsid w:val="008B8A85"/>
    <w:rsid w:val="008C2695"/>
    <w:rsid w:val="008C35EF"/>
    <w:rsid w:val="00908789"/>
    <w:rsid w:val="009127CF"/>
    <w:rsid w:val="0093604B"/>
    <w:rsid w:val="0095F0C2"/>
    <w:rsid w:val="00965F86"/>
    <w:rsid w:val="0099294D"/>
    <w:rsid w:val="009C7E6E"/>
    <w:rsid w:val="009F8993"/>
    <w:rsid w:val="00A17877"/>
    <w:rsid w:val="00A35A92"/>
    <w:rsid w:val="00A9C2F3"/>
    <w:rsid w:val="00AA5631"/>
    <w:rsid w:val="00AC8BBB"/>
    <w:rsid w:val="00AE7749"/>
    <w:rsid w:val="00B0151E"/>
    <w:rsid w:val="00B4FF6B"/>
    <w:rsid w:val="00B54613"/>
    <w:rsid w:val="00BC6223"/>
    <w:rsid w:val="00BD6A71"/>
    <w:rsid w:val="00BF3340"/>
    <w:rsid w:val="00BF4260"/>
    <w:rsid w:val="00BF53F4"/>
    <w:rsid w:val="00BF5966"/>
    <w:rsid w:val="00C04EA9"/>
    <w:rsid w:val="00C067FD"/>
    <w:rsid w:val="00C0FD5A"/>
    <w:rsid w:val="00C64322"/>
    <w:rsid w:val="00CA3CA6"/>
    <w:rsid w:val="00CB2FF1"/>
    <w:rsid w:val="00CDD155"/>
    <w:rsid w:val="00D048B3"/>
    <w:rsid w:val="00D17CD5"/>
    <w:rsid w:val="00D8360C"/>
    <w:rsid w:val="00DE5FF6"/>
    <w:rsid w:val="00E01AD0"/>
    <w:rsid w:val="00E04535"/>
    <w:rsid w:val="00E14013"/>
    <w:rsid w:val="00E17359"/>
    <w:rsid w:val="00E2807A"/>
    <w:rsid w:val="00E54C71"/>
    <w:rsid w:val="00E85ECD"/>
    <w:rsid w:val="00E97C30"/>
    <w:rsid w:val="00EA268F"/>
    <w:rsid w:val="00EC77DC"/>
    <w:rsid w:val="00ED5A94"/>
    <w:rsid w:val="00ED76C0"/>
    <w:rsid w:val="00EE54D1"/>
    <w:rsid w:val="00F077C2"/>
    <w:rsid w:val="00F2EEAA"/>
    <w:rsid w:val="00F368D9"/>
    <w:rsid w:val="00F45DD9"/>
    <w:rsid w:val="00F5EE1F"/>
    <w:rsid w:val="00F8589F"/>
    <w:rsid w:val="00FB498E"/>
    <w:rsid w:val="00FF6217"/>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4001C9"/>
    <w:rsid w:val="6E401308"/>
    <w:rsid w:val="6E43CBEC"/>
    <w:rsid w:val="6E465BCB"/>
    <w:rsid w:val="6E483B61"/>
    <w:rsid w:val="6E490991"/>
    <w:rsid w:val="6E4F69BC"/>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numPr>
        <w:numId w:val="26"/>
      </w:numPr>
      <w:spacing w:before="240"/>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1E337B"/>
    <w:pPr>
      <w:keepNext/>
      <w:keepLines/>
      <w:numPr>
        <w:ilvl w:val="1"/>
        <w:numId w:val="26"/>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rsid w:val="00C04EA9"/>
    <w:pPr>
      <w:keepNext/>
      <w:keepLines/>
      <w:numPr>
        <w:ilvl w:val="2"/>
        <w:numId w:val="26"/>
      </w:numPr>
      <w:spacing w:before="40"/>
      <w:outlineLvl w:val="2"/>
    </w:pPr>
    <w:rPr>
      <w:rFonts w:eastAsiaTheme="majorEastAsia"/>
      <w:i/>
      <w:iCs/>
      <w:color w:val="000000" w:themeColor="text1"/>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26"/>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26"/>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26"/>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1E337B"/>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sid w:val="00C04EA9"/>
    <w:rPr>
      <w:rFonts w:ascii="Times New Roman" w:eastAsiaTheme="majorEastAsia" w:hAnsi="Times New Roman" w:cs="Times New Roman"/>
      <w:i/>
      <w:iCs/>
      <w:color w:val="000000" w:themeColor="text1"/>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8651">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1318536596">
      <w:bodyDiv w:val="1"/>
      <w:marLeft w:val="0"/>
      <w:marRight w:val="0"/>
      <w:marTop w:val="0"/>
      <w:marBottom w:val="0"/>
      <w:divBdr>
        <w:top w:val="none" w:sz="0" w:space="0" w:color="auto"/>
        <w:left w:val="none" w:sz="0" w:space="0" w:color="auto"/>
        <w:bottom w:val="none" w:sz="0" w:space="0" w:color="auto"/>
        <w:right w:val="none" w:sz="0" w:space="0" w:color="auto"/>
      </w:divBdr>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8c7d880092c5444e" Type="http://schemas.microsoft.com/office/2019/09/relationships/intelligence" Target="intelligence.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f6ed0cc6cc027b2e44868c24663aeac9">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59a029b1f35ac73d5ca10d51d75fa13a"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ma:percentage="FALSE">
      <xsd:simpleType>
        <xsd:restriction base="dms:Number"/>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Props1.xml><?xml version="1.0" encoding="utf-8"?>
<ds:datastoreItem xmlns:ds="http://schemas.openxmlformats.org/officeDocument/2006/customXml" ds:itemID="{97FA0C8A-0F5E-4E98-9DD4-6D14AB3CB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4C47BEB-0F82-A943-931C-7148F1EB6A5A}">
  <ds:schemaRefs>
    <ds:schemaRef ds:uri="http://schemas.openxmlformats.org/officeDocument/2006/bibliography"/>
  </ds:schemaRefs>
</ds:datastoreItem>
</file>

<file path=customXml/itemProps3.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4.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3</Pages>
  <Words>24144</Words>
  <Characters>137624</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6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c:creator>
  <cp:keywords/>
  <dc:description/>
  <cp:lastModifiedBy>Daniel Stewart</cp:lastModifiedBy>
  <cp:revision>4</cp:revision>
  <dcterms:created xsi:type="dcterms:W3CDTF">2021-11-29T21:06:00Z</dcterms:created>
  <dcterms:modified xsi:type="dcterms:W3CDTF">2021-11-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OuBT4sFx"/&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